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Times New Roman" w:hAnsi="Times New Roman" w:cs="Times New Roman"/>
          <w:b/>
          <w:bCs/>
          <w:sz w:val="24"/>
          <w:szCs w:val="24"/>
        </w:rPr>
      </w:pPr>
      <w:bookmarkStart w:id="0" w:name="_GoBack"/>
      <w:bookmarkEnd w:id="0"/>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b/>
          <w:bCs/>
          <w:sz w:val="24"/>
          <w:szCs w:val="24"/>
        </w:rPr>
        <w:t xml:space="preserve"> ABSTRACT</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book chapter examines the impact of family dynamics on entrepreneurial intentions and self-efficacy. It investigates the role of parental influence, family support, family business background, and family values and norms in shaping entrepreneurial intentions. The concept of family dynamics refers to the patterns of interactions, relationships, roles, and communication within a family system. It encompasses the ways in which family members relate to each other, the roles they play, and the communication patterns they use. Family dynamics can be influenced by various factors, including cultural norms, values, and beliefs, as well as individual personalities, experiences, and life events. Family dynamics can have a significant impact on an individual's attitudes, behaviors, and intentions, including those related to entrepreneurship. The chapter reviews various theoretical frameworks and theories, including the Theory of Planned Behavior, Social Cognitive Theory, and Regulatory Focus Theory, to understand the relationship between self-efficacy and entrepreneurial intentions. The literature suggests that self-efficacy, family influence, personality traits, and informal support all play a significant role in shaping entrepreneurial intention.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methodology adopted for this book chapter critical review was the teaching case approach. This is when a rich narrative of a concept is done and provides information, but neither analysis nor conclusions is made. In the same vein the influence of family dynamics on entrepreneurial intentions and self-efficacy across different cultural context was done. It was found that family dynamics play a crucial role in shaping entrepreneurial intentions and self-efficacy across different cultural contexts, these contexts include, Asia, where China and Pakistan were looked at, in Poland, the US, and Africa, especially Southern Africa. For instance, in the context of Pakistan, a study found that self-efficacy influences entrepreneurial intentions through regret, while the absence of family support increases regret, while in South Africa, the study found that entrepreneurship education moderated the influence of need for achievement and family support on entrepreneurial intentions in a positive direction.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owever, the influence of family dynamics on entrepreneurship can vary depending on the specific context and cultural norms, necessitating further research to fully understand this complex relationship, was explored here in the book chapter.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However, there are gaps in the literature regarding the influence of cultural factors and the impact of various types of family dynamics on entrepreneurial intention. The chapter concludes by discussing the implications of the literature and case studies for theory and practice and suggests areas for future research. These implications emphasize a need for further research to understand the specific aspects of family dynamics that influence entrepreneurial intention, particularly in diverse populations and sectors; it also included the need to be applied and interpreted carefully, considering the complexity of human behavior and interactions. Thirdly, it requires a need to establish a link that connects family dynamics to entrepreneurial intentions, especially in Generation Z. Fourthly, the chapter also suggests that examining the role of specific types of self-efficacy (E.g., financial self-efficacy, social self-efficacy) in entrepreneurial intention could be beneficial. Finally, the document suggests that there is a need to explore the role of cultural factors in shaping entrepreneurial intentions, by emphasizing the importance of enhancing communication, resolving conflicts, and fostering a shared vision within families to support the development of entrepreneurial intentions and self-efficacy. Future research could benefit from integrating these perspectives to develop a more comprehensive understanding of the factors influencing entrepreneurial intentions and self-efficacy.</w:t>
      </w: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r>
        <w:rPr>
          <w:rFonts w:ascii="Times New Roman" w:hAnsi="Times New Roman" w:cs="Times New Roman"/>
          <w:b/>
          <w:bCs/>
          <w:sz w:val="24"/>
          <w:szCs w:val="24"/>
        </w:rPr>
        <w:t>Keywords:</w:t>
      </w:r>
      <w:r>
        <w:rPr>
          <w:rFonts w:ascii="Times New Roman" w:hAnsi="Times New Roman" w:cs="Times New Roman"/>
          <w:sz w:val="24"/>
          <w:szCs w:val="24"/>
        </w:rPr>
        <w:t xml:space="preserve"> Family dynamics; Entrepreneurial intentions; Self-efficacy; Socio-cognitive model; Theory of planned behavior; Regulatory focus theory.</w:t>
      </w: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pStyle w:val="2"/>
        <w:spacing w:after="240"/>
        <w:rPr>
          <w:rFonts w:ascii="Times New Roman" w:hAnsi="Times New Roman" w:cs="Times New Roman"/>
          <w:b/>
          <w:bCs/>
          <w:color w:val="auto"/>
          <w:sz w:val="24"/>
          <w:szCs w:val="24"/>
        </w:rPr>
      </w:pPr>
      <w:r>
        <w:rPr>
          <w:rFonts w:ascii="Times New Roman" w:hAnsi="Times New Roman" w:cs="Times New Roman"/>
          <w:b/>
          <w:bCs/>
          <w:color w:val="auto"/>
          <w:sz w:val="28"/>
          <w:szCs w:val="28"/>
        </w:rPr>
        <w:t>1.0 Introduction</w:t>
      </w:r>
      <w:r>
        <w:rPr>
          <w:rFonts w:ascii="Times New Roman" w:hAnsi="Times New Roman" w:cs="Times New Roman"/>
          <w:b/>
          <w:bCs/>
          <w:color w:val="auto"/>
          <w:sz w:val="24"/>
          <w:szCs w:val="24"/>
        </w:rPr>
        <w:t xml:space="preserve">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Historically, the role of social support, especially from families, has been instrumental in entrepreneurial successes (Zhu, Burmeister-Lamp &amp; Hsu, 2017). European and Asian economies, with their rich tapestry of family-run businesses, from the Medici dynasty in Renaissance Italy to the sprawling business chaebols in modern-day South Korea, underline the persistent and evolving influence of family in entrepreneurial pursuits (Cardella, Hernandez-Sanchez &amp; Garcia, 2020).</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trend of familial involvement in business, while rooted in history, has metamorphosed over the ages. In earlier times, it was a matter of legacy and lineage, but contemporary family enterprises exhibit a blend of tradition and modern managerial practice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social-cognitive theory emphasizes the role of learning from family, suggesting that entrepreneurship is often a skill honed within the family's ambit (Cardella, Hernandez-Sanchez &amp; Garcia, 2020). The theory of planned behaviour further elaborates, suggesting that family, as a significant 'subjective norm', heavily impacts entrepreneurial intentions. Lastly, the regulatory focus theory adds nuance, explaining how entrepreneurs, influenced by their familial backdrop, set goals that are either promotion-focused or prevention-focused (Zhu, Burmeister-Lamp &amp; Hsu, 2017).</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Case Study</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Case Study 1: The Tata Group (India)</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ne of Asia's most venerable business conglomerates, the Tata Group, offers a glimpse into the power of family dynamics and social support in the entrepreneurial journey. Founded by Jamsetji Tata in the late 19th century, the group faced numerous challenges, from colonial regulatory impediments to post-independence nationalization threats. Yet, with each generational transition, the conglomerate not only survived but thrived, thanks in no small measure to the family's cohesive vision and the emotional and strategic support they provided one another (Zhu, Burmeister-Lamp &amp; Hsu, 2017).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Tata journey aligns with the social-cognitive theory, which underscores the importance of learning within a social context. The Tata heirs have often spoken of lessons imbibed from their predecessors, shaping their leadership styles and decisions. The theory of planned behaviour also finds resonance here, with attitudes towards entrepreneurship being molded by familial norms and a long-standing legacy. The regulatory focus theory elucidates the Group's goal-setting tendencies, influenced heavily by its familial ethos and societal expectation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Case Study 2: Donald Trump</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onald Trump's journey exemplifies the ebbs and flows of entrepreneurship. Faced with a series of business bankruptcies, Trump's ability to rebound each time is a testament to his resilience and the value of social support systems. His family played a pivotal role in providing not just financial backing but also the emotional sustenance needed to navigate such tumultuous times. This case affirms the propositions of the social-cognitive theory, emphasizing the role of observational learning, reinforcements, and social reactions in shaping entrepreneurial behaviors (Kosuri &amp; Pantin, 2021). </w:t>
      </w:r>
    </w:p>
    <w:p>
      <w:pPr>
        <w:spacing w:after="240" w:line="360" w:lineRule="auto"/>
        <w:jc w:val="both"/>
        <w:rPr>
          <w:rFonts w:hint="default" w:ascii="Times New Roman" w:hAnsi="Times New Roman"/>
          <w:sz w:val="24"/>
          <w:szCs w:val="24"/>
        </w:rPr>
      </w:pPr>
      <w:r>
        <w:rPr>
          <w:rFonts w:hint="default" w:ascii="Times New Roman" w:hAnsi="Times New Roman"/>
          <w:sz w:val="24"/>
          <w:szCs w:val="24"/>
        </w:rPr>
        <w:t xml:space="preserve">Moreover, Trump's trajectory aligns with the theory of planned behavior, emphasizing the connection between intentions and behaviors. These are shaped by various factors such as attitudes, subjective norms—in this case, family—and perceived behavioral control. His experiences also resonate with regulatory focus theory, which outlines how individuals pursue goals based on motivational concerns. </w:t>
      </w:r>
    </w:p>
    <w:p>
      <w:pPr>
        <w:spacing w:after="240" w:line="360" w:lineRule="auto"/>
        <w:jc w:val="both"/>
        <w:rPr>
          <w:rFonts w:ascii="Times New Roman" w:hAnsi="Times New Roman" w:cs="Times New Roman"/>
          <w:sz w:val="24"/>
          <w:szCs w:val="24"/>
        </w:rPr>
      </w:pPr>
      <w:r>
        <w:rPr>
          <w:rFonts w:hint="default" w:ascii="Times New Roman" w:hAnsi="Times New Roman"/>
          <w:sz w:val="24"/>
          <w:szCs w:val="24"/>
        </w:rPr>
        <w:t xml:space="preserve">The case study above, provides an apt transition into the increasing relevance of family dynamics in shaping entrepreneurial intentions and self-efficacy in our fast-paced economic landscape. Entrepreneurship, </w:t>
      </w:r>
      <w:r>
        <w:rPr>
          <w:rFonts w:hint="default" w:ascii="Times New Roman" w:hAnsi="Times New Roman"/>
          <w:sz w:val="24"/>
          <w:szCs w:val="24"/>
          <w:lang w:val="en-US"/>
        </w:rPr>
        <w:t>is seen</w:t>
      </w:r>
      <w:r>
        <w:rPr>
          <w:rFonts w:hint="default" w:ascii="Times New Roman" w:hAnsi="Times New Roman"/>
          <w:sz w:val="24"/>
          <w:szCs w:val="24"/>
        </w:rPr>
        <w:t xml:space="preserve"> as a vital engine for economic growth and innovation, calls for a comprehensive grasp of the multifaceted factors that influence an individual's entrepreneurial aspirations and their belief in their ability to succeed. Among these factors, the role of family dynamics has emerged as particularly influential, receiving significant scholarly attention in recent year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Family dynamics, which include elements such as parental influence, family support, and the overall family environment, can significantly mold an individual's perspective towards entrepreneurship and their confidence in their entrepreneurial capabilities. However, the relationship between family dynamics and entrepreneurial intention and self-efficacy is intricate and multi-dimensional, necessitating a comprehensive investigation.</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is chapter aims to delve into the fascinating intersection of family dynamics and entrepreneurship. The objectives of this chapter are threefold:</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1. To explore the role of the family in the entrepreneurial process, including the extent of family involvement and support.</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2. To examine the impact of family dynamics on the success of the business, including challenges faced and strategies used to overcome them.</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3. To investigate the role of societal norms and values in shaping the relationship between family and entrepreneurship.</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structure of this chapter is as follow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itially, it will offer a comprehensive review of the existing literature on the influence of family dynamics on entrepreneurial intention and self-efficacy. This will encompass an examination of key theories and empirical studies in the field.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Subsequently, the chapter will present a series of case studies that exemplify the theories and concepts discussed in the literature review. These case studies will offer practical</w:t>
      </w:r>
      <w:r>
        <w:rPr>
          <w:rFonts w:hint="default" w:ascii="Times New Roman" w:hAnsi="Times New Roman" w:cs="Times New Roman"/>
          <w:sz w:val="24"/>
          <w:szCs w:val="24"/>
          <w:lang w:val="en-US"/>
        </w:rPr>
        <w:t xml:space="preserve"> and teachable</w:t>
      </w:r>
      <w:r>
        <w:rPr>
          <w:rFonts w:ascii="Times New Roman" w:hAnsi="Times New Roman" w:cs="Times New Roman"/>
          <w:sz w:val="24"/>
          <w:szCs w:val="24"/>
        </w:rPr>
        <w:t xml:space="preserve"> insights into how family dynamics can shape entrepreneurial intentions and self-efficacy in real-world contexts.</w:t>
      </w:r>
    </w:p>
    <w:p>
      <w:pPr>
        <w:spacing w:line="360" w:lineRule="auto"/>
        <w:jc w:val="both"/>
        <w:rPr>
          <w:rFonts w:hint="default" w:ascii="Times New Roman" w:hAnsi="Times New Roman" w:cs="Times New Roman"/>
          <w:sz w:val="24"/>
          <w:szCs w:val="24"/>
          <w:lang w:val="en-US"/>
        </w:rPr>
      </w:pPr>
      <w:r>
        <w:rPr>
          <w:rFonts w:ascii="Times New Roman" w:hAnsi="Times New Roman" w:cs="Times New Roman"/>
          <w:sz w:val="24"/>
          <w:szCs w:val="24"/>
        </w:rPr>
        <w:t>Finally, the chapter will discuss the implications of the literature and case studies for theory and practice and suggest areas for future research. By exploring the influence of family dynamics on entrepreneurial intention and self-efficacy, this chapter aims to contribute to our understanding of the personal and contextual factors that shape entrepreneurship.</w:t>
      </w:r>
    </w:p>
    <w:p>
      <w:pPr>
        <w:pStyle w:val="3"/>
        <w:bidi w:val="0"/>
        <w:spacing w:line="360" w:lineRule="auto"/>
        <w:rPr>
          <w:rFonts w:hint="default" w:ascii="Times New Roman" w:hAnsi="Times New Roman" w:cs="Times New Roman"/>
          <w:b/>
          <w:bCs/>
          <w:color w:val="auto"/>
          <w:shd w:val="clear" w:color="auto" w:fill="auto"/>
          <w:lang w:val="en-US"/>
        </w:rPr>
      </w:pPr>
      <w:r>
        <w:rPr>
          <w:rFonts w:hint="default" w:ascii="Times New Roman" w:hAnsi="Times New Roman" w:cs="Times New Roman"/>
          <w:b/>
          <w:bCs/>
          <w:color w:val="auto"/>
          <w:shd w:val="clear" w:color="auto" w:fill="auto"/>
          <w:lang w:val="en-US"/>
        </w:rPr>
        <w:t>1.1 Problem Statement</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istorically, family-owned enterprises have been a cornerstone of global economic activity, especially prominent in European and Asian contexts. This deep-rooted tradition highlights the profound interplay between entrepreneurship and family dynamics. Despite </w:t>
      </w:r>
      <w:r>
        <w:rPr>
          <w:rFonts w:ascii="Times New Roman" w:hAnsi="Times New Roman" w:cs="Times New Roman"/>
          <w:sz w:val="24"/>
          <w:szCs w:val="24"/>
          <w:lang w:val="en-US"/>
        </w:rPr>
        <w:t>entrepreneurship</w:t>
      </w:r>
      <w:r>
        <w:rPr>
          <w:rFonts w:ascii="Times New Roman" w:hAnsi="Times New Roman" w:cs="Times New Roman"/>
          <w:sz w:val="24"/>
          <w:szCs w:val="24"/>
        </w:rPr>
        <w:t xml:space="preserve"> acknowledged value to economic progress, the journey is laden with relational challenges stemming from family expectations and obligations, emotional tribulations of striking a balance between personal and professional realms, and informational dilemmas pertaining to business acumen transfer within family-run ventures (Cardella, Hernandez-Sanchez &amp; Garcia, 2020).</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interplay between family dynamics and entrepreneurial intentions has been studied extensively in the field of entrepreneurial research. However, there's a noticeable gap in understanding how varying familial interactions, roles, and patterns directly influence an entrepreneur's intentions and eventual success (Zhu, Burmeister-Lamp &amp; Hsu, 2017). Given the profound impact family can have on an individual's professional journey, there's an urgent need to dissect and comprehend these dynamics further.  As economies and societies evolved, and as entrepreneurial horizons broadened, it became increasingly imperative to discern: How do family dynamics, laden with societal norms and historical expectations, impact entrepreneurial success and decision-making?</w:t>
      </w:r>
    </w:p>
    <w:p>
      <w:pPr>
        <w:spacing w:line="360" w:lineRule="auto"/>
        <w:jc w:val="both"/>
        <w:rPr>
          <w:rFonts w:ascii="Times New Roman" w:hAnsi="Times New Roman" w:cs="Times New Roman"/>
          <w:sz w:val="24"/>
          <w:szCs w:val="24"/>
        </w:rPr>
      </w:pPr>
      <w:r>
        <w:rPr>
          <w:rFonts w:ascii="Times New Roman" w:hAnsi="Times New Roman" w:cs="Times New Roman"/>
          <w:b/>
          <w:bCs/>
          <w:sz w:val="24"/>
          <w:szCs w:val="24"/>
        </w:rPr>
        <w:t>Research Questions</w:t>
      </w:r>
      <w:r>
        <w:rPr>
          <w:rFonts w:ascii="Times New Roman" w:hAnsi="Times New Roman" w:cs="Times New Roman"/>
          <w:sz w:val="24"/>
          <w:szCs w:val="24"/>
        </w:rPr>
        <w:t>:</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1. In what ways do family dynamics, bolstered by societal norms, affect an individual's propensity and confidence in undertaking entrepreneurial endeavour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2. What unique challenges emerge from the confluence of family and business, and how are these navigated?</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3. How do extant societal values and traditions mold the role of family in entrepreneurial ventures?</w:t>
      </w:r>
    </w:p>
    <w:p>
      <w:pPr>
        <w:pStyle w:val="2"/>
        <w:spacing w:after="240"/>
        <w:rPr>
          <w:rFonts w:ascii="Times New Roman" w:hAnsi="Times New Roman" w:cs="Times New Roman"/>
          <w:b/>
          <w:bCs/>
          <w:color w:val="auto"/>
          <w:sz w:val="28"/>
          <w:szCs w:val="28"/>
        </w:rPr>
      </w:pPr>
      <w:r>
        <w:rPr>
          <w:rFonts w:ascii="Times New Roman" w:hAnsi="Times New Roman" w:cs="Times New Roman"/>
          <w:b/>
          <w:bCs/>
          <w:color w:val="auto"/>
          <w:sz w:val="28"/>
          <w:szCs w:val="28"/>
        </w:rPr>
        <w:t>2.0 Family Dynamics and Entrepreneurial Intentions</w:t>
      </w:r>
    </w:p>
    <w:p>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Family dynamics refers to the patterns of interactions among family members and the rules that govern these behaviours. These dynamics can vary greatly from family to family, and understanding them can help improve family relationships, increase self-awareness and confidence, resolve conflicts healthily, and provide a sense of security (J</w:t>
      </w:r>
      <w:r>
        <w:rPr>
          <w:rFonts w:ascii="Times New Roman" w:hAnsi="Times New Roman" w:cs="Times New Roman"/>
          <w:color w:val="212121"/>
          <w:sz w:val="24"/>
          <w:szCs w:val="24"/>
          <w:shd w:val="clear" w:color="auto" w:fill="FFFFFF"/>
        </w:rPr>
        <w:t>abbari, &amp; Rouster, 2022)</w:t>
      </w:r>
      <w:r>
        <w:rPr>
          <w:rFonts w:ascii="Times New Roman" w:hAnsi="Times New Roman" w:cs="Times New Roman"/>
          <w:color w:val="212121"/>
          <w:sz w:val="24"/>
          <w:szCs w:val="24"/>
          <w:shd w:val="clear" w:color="auto" w:fill="FFFFFF"/>
        </w:rPr>
        <w:fldChar w:fldCharType="begin">
          <w:fldData xml:space="preserve">PEVuZE5vdGU+PENpdGU+PEF1dGhvcj5KYWJiYXJpPC9BdXRob3I+PFllYXI+MjAyMzwvWWVhcj48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</w:fldData>
        </w:fldChar>
      </w:r>
      <w:r>
        <w:rPr>
          <w:rFonts w:ascii="Times New Roman" w:hAnsi="Times New Roman" w:cs="Times New Roman"/>
          <w:color w:val="212121"/>
          <w:sz w:val="24"/>
          <w:szCs w:val="24"/>
          <w:shd w:val="clear" w:color="auto" w:fill="FFFFFF"/>
        </w:rPr>
        <w:instrText xml:space="preserve"> ADDIN EN.CITE </w:instrText>
      </w:r>
      <w:r>
        <w:rPr>
          <w:rFonts w:ascii="Times New Roman" w:hAnsi="Times New Roman" w:cs="Times New Roman"/>
          <w:color w:val="212121"/>
          <w:sz w:val="24"/>
          <w:szCs w:val="24"/>
          <w:shd w:val="clear" w:color="auto" w:fill="FFFFFF"/>
        </w:rPr>
        <w:fldChar w:fldCharType="begin">
          <w:fldData xml:space="preserve">PEVuZE5vdGU+PENpdGU+PEF1dGhvcj5KYWJiYXJpPC9BdXRob3I+PFllYXI+MjAyMzwvWWVhcj48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</w:fldData>
        </w:fldChar>
      </w:r>
      <w:r>
        <w:rPr>
          <w:rFonts w:ascii="Times New Roman" w:hAnsi="Times New Roman" w:cs="Times New Roman"/>
          <w:color w:val="212121"/>
          <w:sz w:val="24"/>
          <w:szCs w:val="24"/>
          <w:shd w:val="clear" w:color="auto" w:fill="FFFFFF"/>
        </w:rPr>
        <w:instrText xml:space="preserve"> ADDIN EN.CITE.DATA </w:instrText>
      </w:r>
      <w:r>
        <w:rPr>
          <w:rFonts w:ascii="Times New Roman" w:hAnsi="Times New Roman" w:cs="Times New Roman"/>
          <w:color w:val="212121"/>
          <w:sz w:val="24"/>
          <w:szCs w:val="24"/>
          <w:shd w:val="clear" w:color="auto" w:fill="FFFFFF"/>
        </w:rPr>
        <w:fldChar w:fldCharType="separate"/>
      </w:r>
      <w:r>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fldChar w:fldCharType="separate"/>
      </w:r>
      <w:r>
        <w:rPr>
          <w:rFonts w:ascii="Times New Roman" w:hAnsi="Times New Roman" w:cs="Times New Roman"/>
          <w:color w:val="212121"/>
          <w:sz w:val="24"/>
          <w:szCs w:val="24"/>
          <w:shd w:val="clear" w:color="auto" w:fill="FFFFFF"/>
        </w:rPr>
        <w:fldChar w:fldCharType="end"/>
      </w:r>
      <w:r>
        <w:rPr>
          <w:rFonts w:ascii="Times New Roman" w:hAnsi="Times New Roman" w:cs="Times New Roman"/>
          <w:sz w:val="24"/>
          <w:szCs w:val="24"/>
        </w:rPr>
        <w:t>. For example, family dynamics can include patterns of communication, roles and responsibilities, problem-solving, decision-making, and beliefs and values. These dynamics can be influenced by various factors such as family size, the level of parental control, and the presence of any special circumstances such as divorce, illness, or disability (J</w:t>
      </w:r>
      <w:r>
        <w:rPr>
          <w:rFonts w:ascii="Times New Roman" w:hAnsi="Times New Roman" w:cs="Times New Roman"/>
          <w:color w:val="212121"/>
          <w:sz w:val="24"/>
          <w:szCs w:val="24"/>
          <w:shd w:val="clear" w:color="auto" w:fill="FFFFFF"/>
        </w:rPr>
        <w:t>abbari, &amp; Rouster, 2022)</w:t>
      </w:r>
      <w:r>
        <w:rPr>
          <w:rFonts w:ascii="Times New Roman" w:hAnsi="Times New Roman" w:cs="Times New Roman"/>
          <w:sz w:val="24"/>
          <w:szCs w:val="24"/>
        </w:rPr>
        <w:t>.</w:t>
      </w:r>
    </w:p>
    <w:p>
      <w:pPr>
        <w:spacing w:after="240" w:line="360" w:lineRule="auto"/>
        <w:jc w:val="both"/>
        <w:rPr>
          <w:rFonts w:ascii="Times New Roman" w:hAnsi="Times New Roman" w:cs="Times New Roman"/>
          <w:b/>
          <w:bCs/>
          <w:sz w:val="24"/>
          <w:szCs w:val="24"/>
        </w:rPr>
      </w:pPr>
      <w:r>
        <w:rPr>
          <w:rFonts w:ascii="Times New Roman" w:hAnsi="Times New Roman" w:cs="Times New Roman"/>
          <w:b/>
          <w:bCs/>
          <w:sz w:val="24"/>
          <w:szCs w:val="24"/>
        </w:rPr>
        <w:t>The Lee Family Business</w:t>
      </w:r>
    </w:p>
    <w:p>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The Lee family, based in Seoul, South Korea, has been in the textile business for three generations. With changing family dynamics over the decades, their business experienced fluctuations in growth. Youngest son Joon, after studying abroad, returned with intentions to diversify the business, but faced resistance from elder family members. This case examines how their family's communication patterns and roles influenced Joon's entrepreneurial intentions and the eventual direction the business took (Shen, 2015).</w:t>
      </w:r>
    </w:p>
    <w:p>
      <w:pPr>
        <w:pStyle w:val="3"/>
        <w:spacing w:after="240"/>
        <w:rPr>
          <w:rFonts w:ascii="Times New Roman" w:hAnsi="Times New Roman" w:cs="Times New Roman"/>
          <w:b/>
          <w:bCs/>
          <w:color w:val="auto"/>
        </w:rPr>
      </w:pPr>
      <w:r>
        <w:rPr>
          <w:rFonts w:ascii="Times New Roman" w:hAnsi="Times New Roman" w:cs="Times New Roman"/>
          <w:b/>
          <w:bCs/>
          <w:color w:val="auto"/>
        </w:rPr>
        <w:t>2.1. Family Dynamics in an entrepreneurial context</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Family dynamics can play a pivotal role, for instance, a study by Bignotti and Le Roux (2016) found that entrepreneurship education and entrepreneurial characteristics per se do not positively influence entrepreneurial intentions. However, once interaction effects were introduced, entrepreneurship education moderated the influence of the need for achievement and family support on entrepreneurial intentions in a positive direction. In another study by Fitz-Koch, Cooper, and Discua Cruz (2019), they found that understanding the complexities and dynamics of family business groups begins with recognizing that the intentions and actions of business members are simultaneously actions and intentions of family members. This study shows that business groups can be the outcome of an emerging strategy that is aligned with family members’ identities as well as the context in which they operate.</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In a different context, a study by Gubik (2019) found that the most important factors influencing attitudes towards entrepreneurship are identified and the entrepreneurial intentions towards entrepreneurship are determined, the fields of intervention targeting the creation of as many new and viable enterprises as possible can be defined. These studies suggest that family dynamics, including the level of family support and the alignment of family and business identities, can significantly influence entrepreneurial intentions. However, it's also important to note that other factors, such as entrepreneurship education and individual characteristics, can also play a role and may interact with family dynamics in complex ways.</w:t>
      </w:r>
    </w:p>
    <w:p>
      <w:pPr>
        <w:pStyle w:val="3"/>
        <w:spacing w:after="240"/>
        <w:rPr>
          <w:rFonts w:ascii="Times New Roman" w:hAnsi="Times New Roman" w:cs="Times New Roman"/>
          <w:b/>
          <w:bCs/>
          <w:color w:val="auto"/>
        </w:rPr>
      </w:pPr>
      <w:r>
        <w:rPr>
          <w:rFonts w:ascii="Times New Roman" w:hAnsi="Times New Roman" w:cs="Times New Roman"/>
          <w:b/>
          <w:bCs/>
          <w:color w:val="auto"/>
        </w:rPr>
        <w:t>2.2 The Role of Family in the Entrepreneurial Proces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family plays a crucial role in the entrepreneurial process. This role can be manifested in various ways, including the provision of financial support, emotional support, and practical assistance. The family can also serve as a source of inspiration and role models for aspiring entrepreneurs. However, the role of the family in the entrepreneurial process is not always positive. In some cases, family dynamics can create obstacles and challenges for entrepreneurs. For instance, family conflicts can distract entrepreneurs from their business activities, and family responsibilities can limit the time and energy that entrepreneurs can devote to their businesses.</w:t>
      </w:r>
    </w:p>
    <w:p>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 Di Angelo Winerie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Hailing from the vineyards of Tuscany, Italy, the Di Angelo family boasts a legacy of fine wines. However, when Sofia Di Angelo decided to expand into the U.S. market, she met with skepticism from her family, emphasizing traditional methods. The case sheds light on how familial roles, responsibilities, and emotional support, or lack thereof, can shape entrepreneurial processes (Pesic &amp; Dalgaard, 2013).</w:t>
      </w:r>
    </w:p>
    <w:p>
      <w:pPr>
        <w:pStyle w:val="3"/>
        <w:spacing w:after="240"/>
        <w:rPr>
          <w:rFonts w:ascii="Times New Roman" w:hAnsi="Times New Roman" w:cs="Times New Roman"/>
          <w:b/>
          <w:bCs/>
          <w:color w:val="auto"/>
        </w:rPr>
      </w:pPr>
      <w:r>
        <w:rPr>
          <w:rFonts w:ascii="Times New Roman" w:hAnsi="Times New Roman" w:cs="Times New Roman"/>
          <w:b/>
          <w:bCs/>
          <w:color w:val="auto"/>
        </w:rPr>
        <w:t>2.3 Impact of Family Dynamics on Business Succes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Family dynamics can have a significant impact on the success of a business. Positive family dynamics, such as strong communication, mutual respect, and shared values, can contribute to a supportive and nurturing environment for the business. On the other hand, negative family dynamics, such as conflicts, power struggles, and lack of trust, can create a stressful and disruptive environment that can hinder the business's growth and success.</w:t>
      </w:r>
    </w:p>
    <w:p>
      <w:pPr>
        <w:spacing w:line="360" w:lineRule="auto"/>
        <w:jc w:val="both"/>
        <w:rPr>
          <w:rFonts w:ascii="Times New Roman" w:hAnsi="Times New Roman" w:cs="Times New Roman"/>
          <w:sz w:val="24"/>
          <w:szCs w:val="24"/>
        </w:rPr>
      </w:pPr>
      <w:r>
        <w:rPr>
          <w:rFonts w:ascii="Times New Roman" w:hAnsi="Times New Roman" w:cs="Times New Roman"/>
          <w:b/>
          <w:bCs/>
          <w:sz w:val="24"/>
          <w:szCs w:val="24"/>
        </w:rPr>
        <w:t>Some of the Impact includes</w:t>
      </w:r>
      <w:r>
        <w:rPr>
          <w:rFonts w:ascii="Times New Roman" w:hAnsi="Times New Roman" w:cs="Times New Roman"/>
          <w:sz w:val="24"/>
          <w:szCs w:val="24"/>
        </w:rPr>
        <w:t>:</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family dynamics can introduce substantial obstacles for family businesses. These challenges often manifest in the following ways:</w:t>
      </w:r>
    </w:p>
    <w:p>
      <w:pPr>
        <w:pStyle w:val="7"/>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Disputes over resource allocation and leadership: Disagreements among family members regarding the distribution of resources or the assignment of leadership roles can instigate conflicts detrimental to the business (Rahim, 2023).</w:t>
      </w:r>
    </w:p>
    <w:p>
      <w:pPr>
        <w:pStyle w:val="7"/>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Communication gaps: Avoidance of challenging conversations can lead to misunderstandings and a lack of trust within the family, which can negatively impact the business (Sue, 2016).</w:t>
      </w:r>
    </w:p>
    <w:p>
      <w:pPr>
        <w:pStyle w:val="7"/>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Interpersonal tension: Divergent expectations for the business among family members can create friction and resentment, further complicating business operations (Hoover and Hoover, 2013).</w:t>
      </w:r>
    </w:p>
    <w:p>
      <w:pPr>
        <w:pStyle w:val="7"/>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The decline in revenue and success: Negative family dynamics can significantly affect the business's performance. The family's systems and responses to disruptions can have profound effects on gross revenue and the owner's perceived success (Nose, Korunka, Frank and 2017).</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se challenges, if not addressed, can lead to the disintegration of the family business. To mitigate these issues, family businesses may need to focus on enhancing communication, resolving conflicts, and fostering a shared vision. Establishing decision-making processes that balance the business's needs with family members' expectations can also be beneficial (Rahim, 2023; Sue, 2016).</w:t>
      </w:r>
    </w:p>
    <w:p>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 Chan Conundrum</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Chan family business in Hong Kong was a thriving electronics enterprise. However, unresolved disputes between siblings Helen and Richard over leadership roles and resource allocation led to a decline. Their case underscores the significant role family dynamics play in the success, or downfall, of a family business (Au, Chiang and Birtch, 2013).</w:t>
      </w:r>
    </w:p>
    <w:p>
      <w:pPr>
        <w:pStyle w:val="2"/>
        <w:spacing w:after="240"/>
        <w:rPr>
          <w:rFonts w:ascii="Times New Roman" w:hAnsi="Times New Roman" w:cs="Times New Roman"/>
          <w:b/>
          <w:bCs/>
          <w:color w:val="auto"/>
          <w:sz w:val="28"/>
          <w:szCs w:val="28"/>
        </w:rPr>
      </w:pPr>
      <w:r>
        <w:rPr>
          <w:rFonts w:ascii="Times New Roman" w:hAnsi="Times New Roman" w:cs="Times New Roman"/>
          <w:b/>
          <w:bCs/>
          <w:color w:val="auto"/>
          <w:sz w:val="28"/>
          <w:szCs w:val="28"/>
        </w:rPr>
        <w:t>3.0 Entrepreneurial Intention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In the context of entrepreneurial intentions, family dynamics refers to the influence of familial relationships, roles, and interactions on an individual's aspiration and capability to initiate and manage a business. The concept of family dynamics is expansive and can include various aspects such as parental influence, family support, family business background, and family values and norms Vershinina, Rodgers, Mcadam and Clinton, 2019).</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One argument supporting the influence of family dynamics on entrepreneurial intentions posits that the family serves as a crucial socializing agent that shapes an individual's attitudes, behaviours, and intentions, including those related to entrepreneurship. For instance, Rachmawan, Lizar, and Mangundjaya (2015) found that self-efficacy, which can be nurtured within the family environment, has a positive and significant influence on entrepreneurial intention. Similarly, Altinay, Madanoglu, Daniele, and Lashley (2012) suggested that family entrepreneurial background and innovation influence the intention to start a new busines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Conversely, family dynamics may not always exert a positive influence on entrepreneurial intentions. For instance, Rachmawan et al. (2015) found that parental influence does not significantly influence entrepreneurial intention. This suggests that while the family environment can provide support and resources, it does not necessarily translate into a desire to engage in entrepreneurial activitie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Another counterargument is that the influence of family dynamics on entrepreneurial intentions may be moderated or influenced by other factors. For example, Turulja, Veselinović, Agić, and Pašić-Mesihović (2020) found that the negative relationship between the fear of failure and entrepreneurial intention is moderated by informal support, such as support from family and friends. This suggests that the influence of family dynamics on entrepreneurial intentions is not straightforward and can be affected by individual psychological factors and external support systems.</w:t>
      </w:r>
    </w:p>
    <w:p>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ntrepreneurial Intentions - The Nguyen Tech Venture</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rang Nguyen, from Hanoi, Vietnam, comes from a family of traditional crafters. Despite her family's lack of understanding of the tech industry, Trang pursued her passion, influenced by her family's strong work ethic and values. The Nguyen case delves into the notion that while family might not always directly influence the entrepreneurial intentions in terms of the business domain, they do play a role in shaping the drive, ambition, and values of the entrepreneur (Nguyen, 2015).</w:t>
      </w:r>
    </w:p>
    <w:p>
      <w:pPr>
        <w:spacing w:line="360" w:lineRule="auto"/>
        <w:jc w:val="both"/>
        <w:rPr>
          <w:rFonts w:ascii="Times New Roman" w:hAnsi="Times New Roman" w:cs="Times New Roman"/>
          <w:sz w:val="24"/>
          <w:szCs w:val="24"/>
        </w:rPr>
      </w:pPr>
    </w:p>
    <w:p>
      <w:pPr>
        <w:pStyle w:val="2"/>
        <w:spacing w:after="240"/>
        <w:rPr>
          <w:rFonts w:ascii="Times New Roman" w:hAnsi="Times New Roman" w:cs="Times New Roman"/>
          <w:b/>
          <w:bCs/>
          <w:color w:val="auto"/>
          <w:sz w:val="28"/>
          <w:szCs w:val="28"/>
        </w:rPr>
      </w:pPr>
      <w:r>
        <w:rPr>
          <w:rFonts w:ascii="Times New Roman" w:hAnsi="Times New Roman" w:cs="Times New Roman"/>
          <w:b/>
          <w:bCs/>
          <w:color w:val="auto"/>
          <w:sz w:val="28"/>
          <w:szCs w:val="28"/>
        </w:rPr>
        <w:t xml:space="preserve">4.0 Societal Norms, Values, and Entrepreneurship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Societal norms and values can shape the relationship between family and entrepreneurship in significant ways. In societies that value entrepreneurship and view it as a desirable career path, families are more likely to encourage and support their members' entrepreneurial aspirations. Conversely, in societies that view entrepreneurship as risky or undesirable, families may discourage their members from pursuing entrepreneurial activities.</w:t>
      </w:r>
    </w:p>
    <w:p>
      <w:pPr>
        <w:spacing w:line="360" w:lineRule="auto"/>
        <w:jc w:val="both"/>
        <w:rPr>
          <w:rFonts w:ascii="Times New Roman" w:hAnsi="Times New Roman" w:cs="Times New Roman"/>
          <w:sz w:val="24"/>
          <w:szCs w:val="24"/>
        </w:rPr>
      </w:pPr>
      <w:r>
        <w:rPr>
          <w:rFonts w:ascii="Times New Roman" w:hAnsi="Times New Roman" w:cs="Times New Roman"/>
          <w:b/>
          <w:bCs/>
          <w:sz w:val="24"/>
          <w:szCs w:val="24"/>
        </w:rPr>
        <w:t>Entrepreneurial Ambitions in a Traditional Society</w:t>
      </w:r>
      <w:r>
        <w:rPr>
          <w:rFonts w:ascii="Times New Roman" w:hAnsi="Times New Roman" w:cs="Times New Roman"/>
          <w:sz w:val="24"/>
          <w:szCs w:val="24"/>
        </w:rPr>
        <w:t>.</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Background:</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Samira was born and raised in a conservative town in Northern India. Coming from a tight-knit community, societal norms played a significant role in shaping family decisions. As is typical in many parts of India, familial opinions, particularly those of elders, are often highly valued, and the broader society’s view on specific roles can overshadow personal desires (Derne, 1994).</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Dilemma:</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Samira was always passionate about creating a start-up focused on eco-friendly products after her undergraduate studies in environmental science. She noticed a gap in the market for affordable, sustainable goods and felt she could create a niche. However, the society she lived in largely believed that young women, especially those of her age, should focus on marriage and family rather than the unpredictable world of entrepreneurship (Kanter, 1977).</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While her friends from college, based in more urban settings, had their family's full support in pursuing start-ups, Samira's family was hesitant. They believed in the traditional path for women and feared the backlash of society, which might label her as "too ambitious" or "not focused on her primary dutie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Outcome:</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Against her family's wishes, Samira decided to move to Bengaluru, the start-up hub of India, to pursue her dream. With the challenges of being away from home and facing societal criticisms both from her hometown and peers, the journey wasn't easy. However, her passion and the mentorship she received in Bengaluru helped her navigate through the challenge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wo years down the line, her start-up began to gain traction. As her success stories started appearing in local newspapers, the same societal norms that once looked down on her entrepreneurial ambitions began to celebrate her achievements. Witnessing her accomplishments, her family's perspective changed. They not only became supportive but also became her biggest cheerleader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Samira's journey demonstrates the profound influence societal norms can have on entrepreneurial aspirations, especially for women in traditionally conservative settings. It underscores the idea that while societal norms and values are significant, they can evolve and adapt with time and success storie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Discussion Question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1. How do societal norms in various cultures influence entrepreneurial ambitions, especially for women?</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2. What are the challenges faced by individuals who go against the societal grain to pursue their entrepreneurial dream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3. How can society play a role in fostering a more inclusive entrepreneurial ecosystem?</w:t>
      </w:r>
    </w:p>
    <w:p>
      <w:pPr>
        <w:pStyle w:val="3"/>
        <w:spacing w:after="240"/>
        <w:rPr>
          <w:rFonts w:ascii="Times New Roman" w:hAnsi="Times New Roman" w:cs="Times New Roman"/>
          <w:b/>
          <w:bCs/>
          <w:color w:val="auto"/>
          <w:sz w:val="24"/>
          <w:szCs w:val="24"/>
        </w:rPr>
      </w:pPr>
      <w:r>
        <w:rPr>
          <w:rFonts w:ascii="Times New Roman" w:hAnsi="Times New Roman" w:cs="Times New Roman"/>
          <w:b/>
          <w:bCs/>
          <w:color w:val="auto"/>
          <w:sz w:val="24"/>
          <w:szCs w:val="24"/>
        </w:rPr>
        <w:t>4.1 The Influence of Societal Norms and Values on Family Dynamics and Entrepreneurship</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Societal norms and values significantly shape the entrepreneurial landscape within a family. These norms and values can either foster or hinder entrepreneurial activities within the family. For instance, in societies where entrepreneurship is highly valued and encouraged, family members are more likely to support and engage in entrepreneurial activities. Conversely, in societies where entrepreneurship is not highly valued or even discouraged, family members may be less supportive of entrepreneurial activitie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A study by Stephan and Uhlaner (2010) provides a compelling example of the role of societal norms and values in shaping the relationship between family and entrepreneurship. They conducted a cross-national study testing a framework relating cultural descriptive norms to entrepreneurship in a sample of 40 nations. The article identified two higher-order dimensions of culture – socially supportive culture (SSC) and performance-based culture (PBC) – and related them to entrepreneurship rates and associated supply-side and demand-side variables. Their findings provide strong support for a social capital/SSC and supply-side variable explanation of entrepreneurship rate (Stephan and Uhlaner, 2010).</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Societal norms and values can also influence the types of entrepreneurial activities that are considered acceptable or desirable. For instance, in some societies, certain types of businesses may be considered more prestigious or acceptable than others. This could influence the types of entrepreneurial activities that individuals and families engage in (Stephan and Pathak, 2016).</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Moreover, societal norms and values can also shape the family's attitudes and behaviours towards entrepreneurship. For instance, if a society values independence and risk-taking, families in that society may be more likely to encourage their members to pursue entrepreneurial activities. On the other hand, if a society values stability and security, families in that society may be more likely to discourage their members from pursuing entrepreneurial activities (Autio, Pathak and Wennberg, 2013).</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In conclusion, societal norms and values play a crucial role in shaping the relationship between family dynamics and entrepreneurship. Understanding these societal influences is essential for developing effective strategies to promote entrepreneurship and support entrepreneurs. Future research could further explore this topic and provide more specific insights into the role of societal norms and values in shaping the relationship between family dynamics and entrepreneurship.</w:t>
      </w:r>
    </w:p>
    <w:p>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 Sharma Family &amp; The Kowalski Family: Societal Perceptions and the Entrepreneurial Dream</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Background:</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Sharma family resides in Bangalore, India—a city often touted as the Silicon Valley of India. Entrepreneurship is revered here, with a robust startup ecosystem supported by government policies, abundant venture capital, and a young, tech-savvy population (Ghosh &amp; Natarjan, 2019). Societal norms in India, especially in its urban centers, have been shifting to view entrepreneurship as an aspirational career path (Sivathanu &amp; Pillai, 2020).</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trastingly, the Kowalski family hails from a small town near Warsaw, Poland. While Poland boasts a growing economy, traditional sectors like manufacturing dominate the landscape. In smaller towns, there is still a societal leaning towards pursuing stable jobs over entrepreneurial ventures, especially given Poland's tumultuous past with economic stability (Daszkiewicz &amp; Wach, 2014).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lemma: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Raj Sharma, a young engineer in India, has a passion for renewable energy. With India's push for sustainability and the country's favorable view of entrepreneurship, Raj's family is not only supportive but actively encourages him to launch his startup. His parents, while not entrepreneurs themselves, understand the changing societal landscape and believe in the merits of risk-taking in the modern economy (Sivathanu &amp; Pillai, 2020).</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anwhile, in Poland, Jakub Kowalski has a similar passion for sustainable energy solutions. However, the narrative here is different. His family, recalling economic hardships and valuing job security, fears the unpredictability of entrepreneurship (Kurten, 2018). They would rather Jakub secure a stable job with a multinational company than take a risk with a startup.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utcome: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Backed by his family's moral and sometimes financial support, Raj launches his renewable energy startup in Bangalore. Leveraging the city's vast network of mentors, investors, and fellow entrepreneurs, his business thrives. The Sharma family's encouragement, rooted in India's budding entrepreneurial culture, plays a crucial role in Raj's succes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On the other hand, Jakub faces an uphill battle. Despite his determination, the lack of family support affects his self-confidence. He juggles between a part-time job to finance his venture and working on his startup. Eventually, after a prolonged struggle and without adequate resources or support, Jakub puts his entrepreneurial dream on hold and takes up a full-time role in a multinational firm.</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Discussion Question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1. How do societal norms in different countries shape family dynamics regarding entrepreneurship?</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2. How can young entrepreneurs navigate and possibly change deeply entrenched family views on entrepreneurship?</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3. Can government policies and societal changes influence family perspectives on entrepreneurial ventures?</w:t>
      </w:r>
    </w:p>
    <w:p>
      <w:pPr>
        <w:spacing w:line="360" w:lineRule="auto"/>
        <w:jc w:val="both"/>
        <w:rPr>
          <w:rFonts w:ascii="Times New Roman" w:hAnsi="Times New Roman" w:cs="Times New Roman"/>
          <w:b/>
          <w:bCs/>
          <w:sz w:val="24"/>
          <w:szCs w:val="24"/>
        </w:rPr>
      </w:pPr>
    </w:p>
    <w:p>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4.2 Influence of Family Dynamics on Entrepreneurship Intentions &amp; Self-Efficacy across different Scenario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influence of family dynamics on entrepreneurship intentions and self-efficacy is a multifaceted topic that has been explored in various contexts, including Europe, the Asia, Europe and Africa. This analysis will critically discuss the role of family dynamics in shaping entrepreneurial intentions and self-efficacy, supported by empirical evidence from two articles each.</w:t>
      </w:r>
    </w:p>
    <w:p>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hina, the US, Southern-Africa, Latin America, and Poland</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Family dynamics can significantly shape an individual's entrepreneurial intentions and self-efficacy. According to a study published in Springer, family factors are recognized as important indicators in the establishment of a business (Alberto-Molina, 2020). The article presents five empirical examples that show connections between the gender variable in the family and the entrepreneurial decision, with important evidence for China, the US, Southern Africa, Latin America, and Poland. The article also provides a theoretical framework to understand the process of succession in family firms. In addition to these specific issues on entrepreneurship and self-employment, this article also includes other labor topics related to family variables, such as occupational gender segregation, maternal employment, mothers’ work, family conflict, and job insecurity (Yuan, Hu, &amp; Rong, 2021). The study suggests that businesses created by autonomous, family-motivated entrepreneurs have a higher chance of survival. This implies that the family environment can foster a sense of autonomy and motivation, which are crucial for entrepreneurial succes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Entrepreneurial activities are the outcome of various individual dispositional and environmental factors. A study conducted by Ahmed et al. (2021) aimed to investigate the impact of entrepreneurial self-efficacy on intentions through the mediating role of regret and moderation of family support. The study collected data through a questionnaire from 435 students of three large public sector universities at two points of time with an interval of four months. The findings suggest that self-efficacy influences entrepreneurial intentions through regret, while the absence of family support increases regret (Ahmed et al., 2021).  As the family support is often perceived to be absent in the Pakistani entrepreneurial culture, the outcomes are distinctive. These findings add value in the existing literature by linking family support, self-efficacy and regret association, and their ultimate influence on entrepreneurial intentions (Ahmed et al., 2021).</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study further highlights several variables related to the family that influence entrepreneurship, including gender, age, marital status, parenthood, and family income. For instance, it is reported that female self-employment is positively associated with the presence of children in the family. This suggests that family dynamics, such as having children, can influence women's entrepreneurial intentions and self-efficacy. Moreover, being married is a significant determinant of self-employment, especially among women. This indicates that marital status, a key aspect of family dynamics, can influence entrepreneurship intentions and self-efficacy.</w:t>
      </w:r>
    </w:p>
    <w:p>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frica (South Africa)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rticle by Bignotti and Le-Roux (2016), "Unravelling the conundrum of entrepreneurial intentions, entrepreneurship education, and entrepreneurial characteristics" investigated the individual and combined effect of entrepreneurship education and entrepreneurial characteristics on youth entrepreneurial intentions. The study found that entrepreneurship education and entrepreneurial characteristics per se do not influence entrepreneurial intentions positively, but also </w:t>
      </w:r>
      <w:r>
        <w:rPr>
          <w:rFonts w:ascii="Times New Roman" w:hAnsi="Times New Roman" w:cs="Times New Roman"/>
          <w:sz w:val="24"/>
          <w:szCs w:val="24"/>
          <w:shd w:val="clear" w:color="auto" w:fill="F7F7F8"/>
        </w:rPr>
        <w:t>discusses the importance of social networks, which include family networks, for entrepreneurs in a developing country context like South Africa</w:t>
      </w:r>
      <w:r>
        <w:rPr>
          <w:rFonts w:ascii="Times New Roman" w:hAnsi="Times New Roman" w:cs="Times New Roman"/>
          <w:sz w:val="24"/>
          <w:szCs w:val="24"/>
        </w:rPr>
        <w:t xml:space="preserve">. However, once interaction effects were introduced, entrepreneurship education moderated the influence of need for achievement and family support on entrepreneurial intentions in a positive direction.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In conclusion, family dynamics play a significant role in shaping entrepreneurship intentions and self-efficacy in Asia (China and Pakistan), Poland and the US, then Africa. Factors such as gender, age, marital status, parenthood, and family income, entrepreneurial education and entrepreneurial characteristics as well as the level of family support, can significantly influence an individual's entrepreneurial intentions and self-efficacy. However, it is important to note that the influence of family dynamics on entrepreneurship can vary depending on the specific context and cultural norms. Therefore, further research is needed to fully understand the complex relationship between family dynamics and entrepreneurship in different cultural contexts.</w:t>
      </w:r>
    </w:p>
    <w:p>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 Rodriguez Legacy: Balancing Tradition and Innovation in Mexico</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ckground: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Rodriguez family has been a prominent name in Guadalajara, Mexico, for generations. Starting with a small brick-and-mortar store selling traditional Mexican handicrafts in the early 1900s, the family business expanded into a chain of stores across the country. The family's entrepreneurial ventures have traditionally been in retail and real estate (Ralat, 2020).</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lemma: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rlos Rodriguez, the youngest of the third generation, recently graduated from a university in the U.S. with a degree in digital marketing. He recognized the global demand for authentic Mexican handicrafts and saw the potential of leveraging technology to tap into the international market through e-commerce. However, his vision for an online platform selling Mexican handicrafts was met with skepticism by the older members of the Rodriguez family. They believed in the traditional way of doing business, valuing face-to-face interactions and fearing the unfamiliarity of the digital world (Hernández-Linares, López-Fernández, Garcia-Piqueres, Cunha &amp; Rego, 2023).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Moreover, some family members doubted Carlos's self-efficacy due to his young age and perceived lack of experience in the "real world" of business. His cousins, who were of a similar age, were more inclined to follow the tried and tested path, seeing it as a safer option (Morales-Gualdron &amp; Roig, 2005). This created tension in family meetings where the future of the business was discussed.</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utcome: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rlos, determined to prove the potential of his idea and backed by a few supportive family members, started a small online platform using his savings. The initial months were challenging, but as international orders started pouring in, the business began to thrive.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Recognizing the success and potential of the e-commerce model, the older generation began to acknowledge the changing business landscape. They offered to invest in Carlos's venture to expand it further. With the combined resources and knowledge of both the traditional and modern aspects of business, the Rodriguez family successfully merged their brick-and-mortar legacy with the digital age, reaching customers worldwide.</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Carlos's journey not only transformed the family's business but also brought about a change in their mindset. The older generation realized the importance of adapting to changing times, while the younger members witnessed the value of resilience, innovation, and bridging generational gaps for entrepreneurial succes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Discussion Question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1. How do family dynamics influence the entrepreneurial intentions of younger members in multi-generational businesse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2. How can generational gaps be bridged in family businesses to ensure growth and adaptation to changing business environment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3. What role does self-efficacy play in determining the success of young entrepreneurs in traditional family settings?</w:t>
      </w:r>
    </w:p>
    <w:p>
      <w:pPr>
        <w:spacing w:line="360" w:lineRule="auto"/>
        <w:jc w:val="both"/>
        <w:rPr>
          <w:rFonts w:ascii="Times New Roman" w:hAnsi="Times New Roman" w:cs="Times New Roman"/>
          <w:sz w:val="24"/>
          <w:szCs w:val="24"/>
        </w:rPr>
      </w:pPr>
    </w:p>
    <w:p>
      <w:pPr>
        <w:pStyle w:val="2"/>
        <w:spacing w:after="240"/>
        <w:rPr>
          <w:rFonts w:ascii="Times New Roman" w:hAnsi="Times New Roman" w:cs="Times New Roman"/>
          <w:b/>
          <w:bCs/>
          <w:color w:val="auto"/>
          <w:sz w:val="28"/>
          <w:szCs w:val="28"/>
        </w:rPr>
      </w:pPr>
      <w:r>
        <w:rPr>
          <w:rFonts w:ascii="Times New Roman" w:hAnsi="Times New Roman" w:cs="Times New Roman"/>
          <w:b/>
          <w:bCs/>
          <w:color w:val="auto"/>
          <w:sz w:val="28"/>
          <w:szCs w:val="28"/>
        </w:rPr>
        <w:t>5.0 Entrepreneurial Self-Efficacy (ESE)</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concept of "entrepreneurial self-efficacy" (ESE) is a significant topic in entrepreneurship research. It refers to an individual's belief in their ability to successfully perform entrepreneurial tasks and roles. This belief is often seen as a key determinant of entrepreneurial intentions and actions (Neneh, 2020).</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Zhao, Seibert, and Hills (2005) conducted a study that highlighted the mediating role of self-efficacy in the development of students' intentions to become entrepreneurs. They found that self-efficacy fully mediated the effects of perceived learning from entrepreneurship-related courses, previous entrepreneurial experience, and risk propensity on entrepreneurial intentions. However, they also found that gender was not mediated by self-efficacy but had a direct effect such that women reported lower entrepreneurial career intention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Piperopoulos and Dimov (2015) examined the relationship between students' self-efficacy beliefs and entrepreneurial intentions in the context of entrepreneurship courses. They found that higher self-efficacy was associated with lower entrepreneurial intentions in theoretically oriented courses and higher entrepreneurial intentions in practically oriented courses. This suggests that the nature of the entrepreneurship course, whether theoretically or practically oriented, can influence the relationship between self-efficacy and entrepreneurial intention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Hmieleski and Baron (2008) explored the effects of entrepreneurial self-efficacy on firm performance and found that these effects were moderated by dispositional optimism and environmental dynamism. In dynamic environments, the effects of high entrepreneurial self-efficacy on firm performance were positive when combined with moderate optimism, but negative when combined with high optimism. In stable environments, the effects of self-efficacy were relatively weak and were not moderated by optimism.</w:t>
      </w:r>
    </w:p>
    <w:p>
      <w:pPr>
        <w:spacing w:line="360" w:lineRule="auto"/>
        <w:jc w:val="both"/>
        <w:rPr>
          <w:rFonts w:ascii="Times New Roman" w:hAnsi="Times New Roman" w:cs="Times New Roman"/>
          <w:sz w:val="24"/>
          <w:szCs w:val="24"/>
        </w:rPr>
      </w:pPr>
      <w:r>
        <w:rPr>
          <w:rFonts w:ascii="Times New Roman" w:hAnsi="Times New Roman" w:cs="Times New Roman"/>
          <w:kern w:val="0"/>
          <w:sz w:val="24"/>
          <w:szCs w:val="24"/>
        </w:rPr>
        <w:t>Newman, Obschonka, Schwarz, Cohen, and Nielsen (2019)</w:t>
      </w:r>
      <w:r>
        <w:rPr>
          <w:rFonts w:ascii="Times New Roman" w:hAnsi="Times New Roman" w:cs="Times New Roman"/>
          <w:sz w:val="24"/>
          <w:szCs w:val="24"/>
        </w:rPr>
        <w:t xml:space="preserve"> conducted a systematic review of the literature on entrepreneurial self-efficacy, highlighting its theoretical foundations, measurement, antecedents, and outcomes. They suggested the need to consider alternative theoretical perspectives to improve understanding of how ESE influences outcomes at different levels of analysis. They also identified a need to examine the factors which drive short-term fluctuations and long-term changes in ESE and to investigate whether ESE can be treated as a collective-level phenomenon.</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Luthans and Ibrayeva (2006) examined the self-efficacy of entrepreneurs in the transition economies of Kazakhstan and Kyrgyzstan. They found that their self-efficacy had a direct and mediating impact on performance. This study contributes to a better understanding of successful entrepreneurial practices in countries undergoing the difficult process of transition to a market economy.</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Journey of Entrepreneurial Self-Belief: Li Ming and Sofia Rodriguez.</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Case 1: Li Ming’s Transformation through Entrepreneurship Education</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ckground: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Li Ming is a final-year business student in Shanghai, China. China has rapidly evolved into an entrepreneurial powerhouse, spurred by supportive government policies, technological advancements, and significant market potential (Mirko, D’Agostino &amp; Jin, 2023). However, Li Ming, despite being technically sound, has always been apprehensive about starting her own venture.</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Journey:</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During her final year, Li enrolls in an intensive entrepreneurship course, a curriculum infused with not only theory but also real-world challenges and mentorship. The course requires students to develop a business plan, pitch it to real investors, and receive feedback from successful entrepreneurs (Zhao, Seibert and Hills, 2005).</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roughout the course, Li Ming's perception changes. She starts believing in her abilities to navigate the entrepreneurial world, understand market dynamics, and build a viable business model. This development in her Entrepreneurial Self-Efficacy (ESE) significantly shapes her intention to launch her startup upon graduation.</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Outcome:</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Post-graduation, Li Ming takes the leap, bolstered by her heightened ESE. She successfully launches a fintech startup, attributing much of her success and confidence to the entrepreneurship course.</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Case 2: Sofia Rodriguez and Her Venture in a Dynamic Landscape</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ckground: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Sofia Rodriguez, from Santiago, Chile—a Latin American nation known for its thriving start-up ecosystem, particularly in technology and innovation sectors (Khavul, Bruton &amp; Wood, 2009), had always been an optimist. With a dream of making a mark in the e-commerce space, she launched her venture amidst rapid technological changes and fierce competition.</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ourney: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Sofia's high ESE and optimism were her driving forces. Even in challenging times, such as facing logistics issues or dealing with unsatisfied customers, her intrinsic belief in her abilities ensured she found solutions. She continuously adapted, learning from mistakes, and seeking mentorship from industry veterans (Boyd &amp; Vizikis, 1994).</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Sofia's resilience, coupled with her high ESE, ensured her team remained motivated. Her optimism became infectious, leading to a positive organizational culture.</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utcome: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Despite facing multiple challenges typical in a dynamic e-commerce environment, Sofia's firm outperformed many competitors. Her steadfast belief in her entrepreneurial abilities, backed by optimism, played a pivotal role in her firm's success and longevity in the market.</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Discussion Question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1. How does entrepreneurial education impact an individual's ESE and subsequently their entrepreneurial intention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2. How can entrepreneurs maintain high levels of ESE in rapidly changing environment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3. How does an entrepreneur's ESE influence their team and overall firm performance?</w:t>
      </w:r>
    </w:p>
    <w:p>
      <w:pPr>
        <w:pStyle w:val="2"/>
        <w:spacing w:after="240"/>
        <w:rPr>
          <w:rFonts w:ascii="Times New Roman" w:hAnsi="Times New Roman" w:cs="Times New Roman"/>
          <w:b/>
          <w:bCs/>
          <w:color w:val="auto"/>
          <w:sz w:val="28"/>
          <w:szCs w:val="28"/>
        </w:rPr>
      </w:pPr>
      <w:r>
        <w:rPr>
          <w:rFonts w:ascii="Times New Roman" w:hAnsi="Times New Roman" w:cs="Times New Roman"/>
          <w:b/>
          <w:bCs/>
          <w:color w:val="auto"/>
          <w:sz w:val="28"/>
          <w:szCs w:val="28"/>
        </w:rPr>
        <w:t>6.0 Case studies review</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role of parent’s influence and self-efficacy on entrepreneurial intention" by Rachmawan, Lizar, and Mangundjaya (2015): This study found that self-efficacy has a significant positive influence on entrepreneurial intention, but parental influence does not significantly affect entrepreneurial intention. The study suggests that developing self-efficacy through training, coaching, and mentoring can enhance entrepreneurial intention.</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influence of family tradition and psychological traits on entrepreneurial intention" by Altinay, Madanoglu, Daniele, and Lashley (2012): This article suggests that family entrepreneurial background and innovation influence the intention to start a new business. It also found a positive relationship between tolerance of ambiguity and risk-taking propensity and a negative relationship between locus of control and risk-taking propensity.</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effects of demographic, cognitive and institutional factors on the development of entrepreneurial intention: Toward a socio-cognitive model of entrepreneurial career" by Farashah (2015): This study found that entrepreneurial self-efficacy beliefs and entrepreneurial career outcome expectations are significantly correlated with entrepreneurial intention. It also found that mastery experience, exposure to a role model, social persuasion through media, and fear of failure are significant sources of entrepreneurial self-efficacy.</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Familial factors, personality traits and self-efficacy as determinants of entrepreneurial intention among vocational based college of education students in Oyo State, Nigeria" by Akanbi and Alayande (2013): This study found that familial factors, certain personality traits (extraversion, agreeableness, conscientiousness, neuroticism, openness), and self-efficacy significantly contribute to the prediction of entrepreneurial intention.</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Influence of Family Circumstances, Peer Circumstances, and Entrepreneurial Learning on Entrepreneurial Interests with Self-Efficacy as Intervening Variables" by Supandi, Wulandari, and Naufalin (2022): This study suggests that family environment, peer environment, and entrepreneurship learning directly affect entrepreneurial interest and self-efficacy.</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Influence of Family Environment on Generation Z's Entrepreneurial Intention through Self-Efficacy" by Mahfudzi and Fitri (2022): This study found that the family environment has a positive and significant effect on entrepreneurial intention through self-efficacy in Generation Z. It suggests that the family environment plays a crucial role in shaping the entrepreneurial intention of the younger generation.</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Big Five personality traits, entrepreneurial self-efficacy and entrepreneurial intention A configurational approach" by Şahin, Koçman, Karadağ, and Tuncer (2019): This research suggests that a high level of entrepreneurial intention can be realized through multiple configurations of the big five personality traits and entrepreneurial self-efficacy. It highlights the importance of personal characteristics in shaping entrepreneurial intention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Entrepreneurial intention of students in Bosnia and Herzegovina: what type of support matters?" by Turulja, Veselinović, Agić, and Pašić-Mesihović (2020): This study found that informal support, perceived as support from family and friends, exerts a significant positive influence on entrepreneurial intentions. It also found that fear of failure has a significant adverse impact on entrepreneurial intentions, but this negative relationship is dampened by informal support.</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my opinion, there is a strong correlation between self-efficacy and entrepreneurial intention. This is a recurring theme in the studies by Rachmawan, Lizar, and Mangundjaya (2015), Farashah (2015), Akanbi and Alayande (2013), Supandi, Wulandari, and Naufalin (2022), Mahfudzi and Fitri (2022), and Şahin, Koçman, Karadağ, and Tuncer (2019). These studies suggest that self-efficacy, which refers to an individual's belief in their ability to succeed in specific situations or accomplish a task, plays a significant role in fostering entrepreneurial intention. It also implies that interventions aimed at enhancing self-efficacy, such as training, coaching, and mentoring, could potentially boost entrepreneurial intention.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urthermore, the role of family and parental influence on entrepreneurial intention, however, appears to be more nuanced. While Rachmawan, Lizar, and Mangundjaya (2015) found that parental influence does not significantly affect entrepreneurial intention, other studies such as those by Altinay, Madanoglu, Daniele, and Lashley (2012), Akanbi and Alayande (2013), Supandi, Wulandari, and Naufalin (2022), and Mahfudzi and Fitri (2022) suggest that family environment and familial factors can have a significant impact on entrepreneurial intention. These differences might be due to differences in the specific familial factors examined in these studies, or they might reflect cultural or contextual differences between the populations studied.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ly, personality traits also emerge as a significant factor in entrepreneurial intention. The studies by Altinay, Madanoglu, Daniele, and Lashley (2012), Akanbi and Alayande (2013), and Şahin, Koçman, Karadağ, and Tuncer (2019) all highlight the role of various personality traits, including tolerance of ambiguity, risk-taking propensity, the big five personality traits (extraversion, agreeableness, conscientiousness, neuroticism, openness), and locus of control, in shaping entrepreneurial intention.</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Moreover, the study by Turulja, Veselinović, Agić, and Pašić-Mesihović (2020) introduces the concept of informal support, such as support from family and friends, as a significant positive influence on entrepreneurial intentions. This study also highlights the role of fear of failure, suggesting that while it can harm entrepreneurial intentions, this effect can be mitigated by informal support.</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In summary, these articles collectively suggest that entrepreneurial intention is influenced by a complex interplay of factors including self-efficacy, familial influences, personality traits, and informal support. Further research could explore these relationships in more detail, potentially leading to more effective interventions to foster entrepreneurial intention.</w:t>
      </w:r>
    </w:p>
    <w:p>
      <w:pPr>
        <w:pStyle w:val="3"/>
        <w:spacing w:after="240"/>
        <w:rPr>
          <w:b/>
          <w:bCs/>
          <w:color w:val="auto"/>
          <w:sz w:val="24"/>
          <w:szCs w:val="24"/>
        </w:rPr>
      </w:pPr>
      <w:r>
        <w:rPr>
          <w:b/>
          <w:bCs/>
          <w:color w:val="auto"/>
          <w:sz w:val="24"/>
          <w:szCs w:val="24"/>
        </w:rPr>
        <w:t>6.1 Gaps Identified in the Literature</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existing literature indicates that self-efficacy, family influence, and personality traits significantly contribute to entrepreneurial intention. However, there are notable gaps in the literature, particularly regarding the influence of cultural factors and the impact of various types of family dynamics on entrepreneurial intention. These areas could be explored in future research.</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Furthermore, there is a need to establish a link that connects family dynamics to entrepreneurial intentions, especially in Generation Z. While many studies focus on individual traits or broader social influences, the specific role of family dynamics warrants further exploration. Additionally, understanding how different aspects of the family environment influence self-efficacy, which in turn impacts entrepreneurial intentions, could be a valuable area of research (Mahfudzi and Fitri, 2022; Supandi, Wulandari, and Naufalin, 2022).</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In terms of entrepreneurial self-efficacy (ESE), one potential gap in the existing literature that this chapter could address is the role of specific types of self-efficacy in entrepreneurial intention. While self-efficacy is often treated as a general construct, examining the role of specific types of self-efficacy (e.g., financial self-efficacy, social self-efficacy) in entrepreneurial intention could be beneficial. Another potential gap is the role of cultural factors in shaping entrepreneurial intentions, as most of the existing studies focus on individual and family factors (Farashah, 2015; Şahin, Koçman, Karadağ, and Tuncer, 2019).</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study by Rachmawan, Aprilianti-Lizar, and Mangundjaya (2015) focused on the role of self-efficacy and parental influence on entrepreneurial intentions, finding that self-efficacy has a significant positive influence on entrepreneurial intention. However, it does not delve deeply into the specific aspects of family dynamics that might influence entrepreneurial intention, leaving room for further research in this area (Rachmawan, et al., 2015).</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study by Altinay, Madanoglu, Daniele, and Lashley (2012) suggests that family dynamics, specifically family entrepreneurial tradition, can have a significant impact on entrepreneurial intention. However, the study is limited to the hospitality industry and may not be generalizable to other sectors (Altinay, et al., 2012).</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Rachmawan, Aprilianti-Lizar, and Mangundjaya (2015) investigated the role of self-efficacy and parental influence on entrepreneurial intention. The study provided a comprehensive view of the factors influencing entrepreneurial intention, including family dynamics. However, it did not focus specifically on family dynamics, indicating a gap in the literature (Rachmawan, et al., 2015).</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Lastly, the study by Akanbi and Alayande (2013) explored the influence of familial factors, personality traits, and self-efficacy on entrepreneurial behaviour among college of education students. The study provided a nuanced view of the role of family dynamics in entrepreneurial intention, but it is limited to a specific population (vocational-based college of education students in Oyo State, Nigeria), indicating a need for further research in diverse populations (Akandi and Alayande, 2013).</w:t>
      </w:r>
    </w:p>
    <w:p>
      <w:pPr>
        <w:pStyle w:val="3"/>
        <w:spacing w:after="240"/>
        <w:rPr>
          <w:rFonts w:ascii="Times New Roman" w:hAnsi="Times New Roman" w:cs="Times New Roman"/>
          <w:b/>
          <w:bCs/>
          <w:color w:val="auto"/>
          <w:sz w:val="24"/>
          <w:szCs w:val="24"/>
        </w:rPr>
      </w:pPr>
      <w:r>
        <w:rPr>
          <w:rFonts w:ascii="Times New Roman" w:hAnsi="Times New Roman" w:cs="Times New Roman"/>
          <w:b/>
          <w:bCs/>
          <w:color w:val="auto"/>
          <w:sz w:val="24"/>
          <w:szCs w:val="24"/>
        </w:rPr>
        <w:t>6.2 Review of Theoretical Framework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studies on family dynamics, entrepreneurial intentions, and self-efficacy have used various theoretical frameworks. Here are some of the key findings from the review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first theoretical framework reviewed was the paper titled "Abundance of strange attractors" by Mora and Viana (1993), which provides a theoretical framework for understanding the dynamics of a family of diffeomorphisms of the plane. The authors performed a numerical study of this family and detected a non-trivial attractor with a highly intricate geometric structure. This theoretical framework could be relevant for understanding family dynamics in the context of the influence of the family environment on Generation Z's entrepreneurial intention. It could provide a mathematical model for understanding the complex interactions and influences within a family system. However, it's important to note that this is a mathematical model and its application to social sciences would require careful interpretation and adaptation.</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For entrepreneurial self-efficacy, the reviewed article ‘The Role of Parent’s Influence and Self-Efficacy on Entrepreneurial Intention’ by Rachmawan, Aprilianti-Lizar, and Mangundjaya (2015), found that self-efficacy has a positive and significant influence on entrepreneurial intention, while parental influence does not significantly affect entrepreneurial intentions. The theoretical framework of this study is not explicitly stated, but it seems to draw on Bandura's self-efficacy theory (2003), which posits that individuals' belief in their capabilities to execute tasks affects their motivation, behaviour, and social environment.</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Influence of Family Tradition and Psychological Traits on Entrepreneurial Intention by Altinay, Madanoglu, Daniele, and Lashley (2012) investigates the influence of family tradition and psychological traits on entrepreneurial intention. The theoretical framework of this study is also not explicitly stated, but it appears to draw on theories of personality and social influence.</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Effects of Demographic, Cognitive and Institutional Factors on the Development of Entrepreneurial Intention: Toward a Socio-Cognitive Model of Entrepreneurial Career by Farashah (2015) examines the effects of various factors on the development of entrepreneurial intention, based on the Social Cognitive Career Theory. The study found that entrepreneurial self-efficacy beliefs and entrepreneurial career outcome expectations are significantly correlated with entrepreneurial intention.</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article Familial Factors, Personality Traits and Self-Efficacy as Determinants of Entrepreneurial Intention Among Vocational Based College of Education Students in Oyo State, Nigeria by Akanbi and Alayande (2013) explored the influence of familial factors, personality traits, and self-efficacy on entrepreneurial behaviour among college of education students. The theoretical framework of this study is also not explicitly stated, but it appears to draw on theories of personality and social influence.</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article titled by Peng, Lu and Kang, (2013), the Influence of Individual / Psychological Factors, Family Background Factors and Social Environment Factors on University Student's Entrepreneurial Intentions" provides an analysis of the entrepreneurial intentions of university students in Xi'an, China, and the factors that influence them. The theoretical framework of this study appears to draw on theories of social norms, attitudes, and self-efficacy in influencing entrepreneurial intentions. The study also considers the influence of family background and social environment factors, which aligns with the broader literature on the multifaceted influences on entrepreneurial intention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In summary, the paper "Abundance of strange attractors" by Mora and Viana (1993), provides a new perspective on family dynamics and their influence on entrepreneurial intentions. The Rachmawan, Aprilianti-Lizar, and Mangundjaya (2015), article directly addresses the role of self-belief in shaping behavior. Both papers by Altinay, Madanoglu, Daniele, and Lashley (2012) and Akanbi and Alayande (2013), address the role of individual traits and social factors in shaping behaviour.  Farashah (2015) in his article focused on the Social Cognitive Career Theory which provided a robust framework for studying entrepreneurial intentions, as it considers both individual and contextual factors. Finally, the paper by Peng, Lu and Kang (2013) appears to draw on theories of social norms, attitudes, and self-efficacy. This framework is also highly relevant to the study of entrepreneurial intentions, as it considers a wide range of individual, familial, and social factor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In conclusion, these theoretical frameworks offer a range of perspectives on the influence of family dynamics on entrepreneurial intentions and self-efficacy. They highlight the importance of considering both individual traits and social factors, as well as the complex interactions between these factors. Future research could benefit from integrating these perspectives to develop a more comprehensive understanding of the factors influencing entrepreneurial intentions and self-efficacy.</w:t>
      </w:r>
    </w:p>
    <w:p>
      <w:pPr>
        <w:pStyle w:val="2"/>
        <w:spacing w:after="240"/>
        <w:rPr>
          <w:rFonts w:ascii="Times New Roman" w:hAnsi="Times New Roman" w:cs="Times New Roman"/>
          <w:b/>
          <w:bCs/>
          <w:color w:val="auto"/>
          <w:sz w:val="28"/>
          <w:szCs w:val="28"/>
        </w:rPr>
      </w:pPr>
      <w:r>
        <w:rPr>
          <w:rFonts w:ascii="Times New Roman" w:hAnsi="Times New Roman" w:cs="Times New Roman"/>
          <w:b/>
          <w:bCs/>
          <w:color w:val="auto"/>
          <w:sz w:val="28"/>
          <w:szCs w:val="28"/>
        </w:rPr>
        <w:t>7.0 Entrepreneurial Theories and their application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veral theories have been used to discuss entrepreneurial intentions and self-efficacy in the literature. The prominent ones are the theory of planned behaviour, the social cognitive theory and the regulatory focus theory. </w:t>
      </w:r>
    </w:p>
    <w:p>
      <w:pPr>
        <w:pStyle w:val="3"/>
        <w:spacing w:after="240"/>
        <w:rPr>
          <w:rFonts w:ascii="Times New Roman" w:hAnsi="Times New Roman" w:cs="Times New Roman"/>
          <w:b/>
          <w:bCs/>
          <w:color w:val="auto"/>
          <w:sz w:val="24"/>
          <w:szCs w:val="24"/>
        </w:rPr>
      </w:pPr>
      <w:r>
        <w:rPr>
          <w:rFonts w:ascii="Times New Roman" w:hAnsi="Times New Roman" w:cs="Times New Roman"/>
          <w:b/>
          <w:bCs/>
          <w:color w:val="auto"/>
          <w:sz w:val="24"/>
          <w:szCs w:val="24"/>
        </w:rPr>
        <w:t>7.1 Theory of Planned Behavior</w:t>
      </w:r>
    </w:p>
    <w:p>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The theory of Planned Behavior </w:t>
      </w:r>
      <w:r>
        <w:rPr>
          <w:rFonts w:ascii="Times New Roman" w:hAnsi="Times New Roman" w:cs="Times New Roman"/>
          <w:b/>
          <w:bCs/>
          <w:sz w:val="24"/>
          <w:szCs w:val="24"/>
        </w:rPr>
        <w:t>(</w:t>
      </w:r>
      <w:r>
        <w:rPr>
          <w:rFonts w:ascii="Times New Roman" w:hAnsi="Times New Roman" w:cs="Times New Roman"/>
          <w:sz w:val="24"/>
          <w:szCs w:val="24"/>
        </w:rPr>
        <w:t xml:space="preserve">TPB) posits that an individual's intention to engage in a behaviour (in this case, entrepreneurship) is determined by their attitude towards the behaviour, subjective norms, and perceived behavioural control, which is closely related to self-efficacy. This theory has been applied in various studies to understand entrepreneurial intentions. For instance, a study by Duong Cong Doanh and Tomasz Bernat (2019) used TPB to investigate the relationship between entrepreneurial self-efficacy and entrepreneurial intention among Vietnamese students, highlighting the indirect influence of subjective norms on entrepreneurial intention through entrepreneurial self-efficacy. The study also examined the role of subjective norms in shaping entrepreneurial intention. The authors found that subjective norms indirectly influence entrepreneurial intention through entrepreneurial self-efficacy, attitude toward entrepreneurship, and perceived behavioural control (Doanh and Bernat, 2019).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Another study by Thomas Zellweger, Philipp Sieger, and Frank Halter (2011) also applied TPB to explore how intentional founders, successors, and employees differ in terms of locus of control and entrepreneurial self-efficacy as well as independence and innovation motives (Zellweger, Sieger and Halter, 2011).</w:t>
      </w:r>
    </w:p>
    <w:p>
      <w:pPr>
        <w:pStyle w:val="3"/>
        <w:spacing w:after="240"/>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7.2 The Social Cognitive Theory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Social Cognitive Theory (SCT) is another theory that has been used to discuss entrepreneurial self-efficacy. SCT emphasizes the role of observational learning, social experience, and reciprocal determinism in the development of personality. A study by Alessandro Biraglia and Vita Kadile (2017) applied SCT to investigate the role of entrepreneurial passion and creativity as antecedents of entrepreneurial intentions. They found that entrepreneurial passion has a strong positive relationship with entrepreneurial intentions, even when entrepreneurial self-efficacy is introduced as a mediator (Biraglia and Kadile, 2017).</w:t>
      </w:r>
    </w:p>
    <w:p>
      <w:pPr>
        <w:pStyle w:val="3"/>
        <w:spacing w:after="240"/>
        <w:rPr>
          <w:rFonts w:ascii="Times New Roman" w:hAnsi="Times New Roman" w:cs="Times New Roman"/>
          <w:b/>
          <w:bCs/>
          <w:color w:val="auto"/>
          <w:sz w:val="24"/>
          <w:szCs w:val="24"/>
        </w:rPr>
      </w:pPr>
      <w:r>
        <w:rPr>
          <w:rFonts w:ascii="Times New Roman" w:hAnsi="Times New Roman" w:cs="Times New Roman"/>
          <w:b/>
          <w:bCs/>
          <w:color w:val="auto"/>
          <w:sz w:val="24"/>
          <w:szCs w:val="24"/>
        </w:rPr>
        <w:t>7.3 The Regulatory Focus Theory</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Regulatory focus theory has been used to understand how the nature of an entrepreneurship course (whether theoretically or practically oriented) creates a distinct motivational frame for entrepreneurship in promotion or prevention terms. A study by Panagiotis Piperopoulos and Dimo Dimov (2015) found that higher self-efficacy is associated with lower entrepreneurial intentions in theoretically oriented courses and higher entrepreneurial intentions in practically oriented courses (Piperopoulos and Dimov, 2015).</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se theories provide a useful framework for understanding the roles of self-efficacy in entrepreneurial intentions and could be used to guide future research in this area.</w:t>
      </w:r>
    </w:p>
    <w:p>
      <w:pPr>
        <w:spacing w:line="360" w:lineRule="auto"/>
        <w:jc w:val="both"/>
        <w:rPr>
          <w:rFonts w:ascii="Times New Roman" w:hAnsi="Times New Roman" w:cs="Times New Roman"/>
          <w:sz w:val="24"/>
          <w:szCs w:val="24"/>
        </w:rPr>
      </w:pPr>
    </w:p>
    <w:p>
      <w:pPr>
        <w:pStyle w:val="2"/>
        <w:spacing w:after="240"/>
        <w:rPr>
          <w:rFonts w:ascii="Times New Roman" w:hAnsi="Times New Roman" w:cs="Times New Roman"/>
          <w:b/>
          <w:bCs/>
          <w:color w:val="auto"/>
          <w:sz w:val="28"/>
          <w:szCs w:val="28"/>
        </w:rPr>
      </w:pPr>
      <w:r>
        <w:rPr>
          <w:rFonts w:ascii="Times New Roman" w:hAnsi="Times New Roman" w:cs="Times New Roman"/>
          <w:b/>
          <w:bCs/>
          <w:color w:val="auto"/>
          <w:sz w:val="28"/>
          <w:szCs w:val="28"/>
        </w:rPr>
        <w:t xml:space="preserve">8.0 Implication and Future Research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ile this and other existing literature provide valuable insights into the role of entrepreneurial self-efficacy, there are still gaps that need to be addressed. For instance, more research is needed to understand the negative or curvilinear effects of ESE, the effects of ESE on outcomes outside of entrepreneurial contexts, and the developmental precursors of ESE in childhood, adolescence, and early adulthood. Additionally, more research is needed to improve the measurement and research design of studies on ESE. </w:t>
      </w:r>
    </w:p>
    <w:p>
      <w:pPr>
        <w:spacing w:line="360" w:lineRule="auto"/>
        <w:jc w:val="both"/>
        <w:rPr>
          <w:rFonts w:ascii="Times New Roman" w:hAnsi="Times New Roman" w:cs="Times New Roman"/>
          <w:sz w:val="24"/>
          <w:szCs w:val="24"/>
        </w:rPr>
      </w:pPr>
    </w:p>
    <w:p>
      <w:pPr>
        <w:pStyle w:val="2"/>
        <w:spacing w:after="240"/>
        <w:rPr>
          <w:rFonts w:ascii="Times New Roman" w:hAnsi="Times New Roman" w:cs="Times New Roman"/>
          <w:b/>
          <w:bCs/>
          <w:color w:val="auto"/>
          <w:sz w:val="28"/>
          <w:szCs w:val="28"/>
        </w:rPr>
      </w:pPr>
      <w:r>
        <w:rPr>
          <w:rFonts w:ascii="Times New Roman" w:hAnsi="Times New Roman" w:cs="Times New Roman"/>
          <w:b/>
          <w:bCs/>
          <w:color w:val="auto"/>
          <w:sz w:val="28"/>
          <w:szCs w:val="28"/>
        </w:rPr>
        <w:t>9.0 Conclusion</w:t>
      </w:r>
    </w:p>
    <w:p>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exploration of family dynamics and their influence on entrepreneurial intentions and self-efficacy in this chapter has revealed a complex interplay of factors. Family dynamics, encompassing parental influence, family support, family business background, and family values and norms, play a significant role in shaping entrepreneurial intentions. However, the influence of these dynamics is not uniform and can be shaped by societal norms and values. </w:t>
      </w:r>
    </w:p>
    <w:p>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case studies reviewed in this chapter highlight the multifaceted nature of these influences and the need for further research to understand them better. In particular, future research could delve deeper into the specific aspects of family dynamics that influence entrepreneurial intention and could explore these dynamics in diverse populations and sectors. </w:t>
      </w:r>
    </w:p>
    <w:p>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The theoretical frameworks reviewed in this chapter provide a foundation for understanding the complex interactions and influences within a family system. However, these frameworks need to be applied and interpreted carefully, considering the complexity of human behaviour and interaction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In conclusion, this chapter underscores the importance of understanding family dynamics in the context of entrepreneurship. It suggests that enhancing communication, resolving conflicts, and fostering a shared vision within families could potentially support the development of entrepreneurial intentions and self-efficacy. Furthermore, it highlights the need for entrepreneurship education and societal support for entrepreneurship.</w:t>
      </w: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before="240" w:line="360" w:lineRule="auto"/>
        <w:jc w:val="both"/>
        <w:rPr>
          <w:rStyle w:val="9"/>
          <w:rFonts w:ascii="Times New Roman" w:hAnsi="Times New Roman" w:cs="Times New Roman"/>
          <w:b/>
          <w:bCs/>
          <w:color w:val="auto"/>
          <w:sz w:val="28"/>
          <w:szCs w:val="28"/>
        </w:rPr>
      </w:pPr>
      <w:r>
        <w:rPr>
          <w:rStyle w:val="9"/>
          <w:rFonts w:ascii="Times New Roman" w:hAnsi="Times New Roman" w:cs="Times New Roman"/>
          <w:b/>
          <w:bCs/>
          <w:color w:val="auto"/>
          <w:sz w:val="28"/>
          <w:szCs w:val="28"/>
        </w:rPr>
        <w:t>10.0 References</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Alon, I., Jaffe, E., Prange, C., &amp; Vianelli, D. (2020). Global marketing: strategy, practice, and cases. Routledge.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Altinay, L., Madanoglu, M., Daniele, R., &amp; Lashley, C. (2012). The influence of family tradition and psychological traits on entrepreneurial intention. International Journal of hospitality management, 31(2), 489-499.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Andjelkovic Pesic, M., &amp; Dahlgaard, J. J. . (2013). Using the Balanced- Scorecard and the European Foundation for Quality Management Excellence model as a combined roadmap for diagnosing and attaining excellence. https://scholar.google.com/scholar?hl=en&amp;as_sdt=0%2C5&amp;q=Andjelkovic+Pesic%2C+M.%2C+%26+Dahlgaard%2C+J.+J.+%282013%29</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Au, K., Chiang, F.F.T., Birtch, T.A. et al. . (2013). Incubating the next generation to venture: The case of a family business in Hong Kong. Asia Pacific Journal of Manag, 30.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Bandura, A., &amp; Locke, E. A. (2003). Negative self-efficacy and goal effects revisited. Journal of applied psychology, 88(1), 87.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Bignotti, A., &amp; Le Roux, I. (2020). Which types of experience matter? The role of prior start-up experiences and work experience in fostering youth entrepreneurial intentions. International Journal of Entrepreneurial Behavior &amp; Research, 26(6), 1181-1198.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Biraglia, A., &amp; Kadile, V. (2017). The role of entrepreneurial passion and creativity in developing entrepreneurial intentions: Insights from American homebrewers. Journal of small business management, 55(1), 170-188.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Boyd, N. G., &amp; Vozikis, G. S. (1994). The influence of self-efficacy on the development of entrepreneurial intentions and actions. Entrepreneurship theory and practice, 18(4), 63-77.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Cardella, G. M., Hernández-Sánchez, B. R., &amp; Sanchez Garcia, J. C. (2020). Entrepreneurship and family role: a systematic review of a growing research. Frontiers in psychology, 10, 2939.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Daszkiewicz, N., &amp; Wach, K. (2014). Motives for going international and entry modes of family firms in Poland. Journal of Intercultural Management, 6(2), 5-18.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Derné, S. (1994). Hindu men talk about controlling women: Cultural ideas as a tool of the powerful. Sociological perspectives, 37(2), 203-227.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Doanh, D. C., &amp; Bernat, T. (2019). Entrepreneurial self-efficacy and intention among Vietnamese students: A meta-analytic path analysis based on the theory of planned behavior. Procedia Computer Science, 159, 2447-2460.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Fitz-Koch, S., Cooper, S., &amp; Discua Cruz, A. (2019). Entrepreneurship and rural family identity: Understanding portfolio development in a family farm business. The family business group phenomenon: Emergence and complexities, 353-383.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Ghosh, D., &amp; Natarajan, P. (2019). Indian Tech Start-up Ecosystem.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Gubik, A. S., &amp; Farkas, S. (2019). Entrepreneurial intention in the Visegrad countries. Danube, 10(4), 347-368.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Hernández-Linares, R., López-Fernández, M. C., García-Piqueres, G., Pina e Cunha, M., &amp; Rego, A. (2023). How knowledge-based dynamic capabilities relate to firm performance: the mediating role of entrepreneurial orientation. Review of Managerial Science, 1-33.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Hmieleski, K. M., &amp; Baron, R. A. (2008). When does entrepreneurial self‐efficacy enhance versus reduce firm performance? Strategic Entrepreneurship Journal, 2(1), 57-72.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Hoover, E. A., &amp; Hoover, C. L. (2013). Getting along in family business: The relationship intelligence handbook. Routledge.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Jabbari, B., &amp; Rouster, A. S. (2023). Family Dynamics. In StatPearls. StatPearls Publishing</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Copyright © 2023, StatPearls Publishing LLC.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Khavul, S., Bruton, G. D., &amp; Wood, E. (2009). Informal family business in Africa. Entrepreneurship theory and practice, 33(6), 1219-1238.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Kosuri, P., &amp; Pantin, L. (2021). Nowhere to Run to, Nowhere to Hide. Clinical L. Rev., 28, 199.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Kurten, B. (2017). Poland's Transformation: A Work in Progress. Routledge.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Li, Z., Mirko, C., D’Agostino, M. T., &amp; Jin, J. (2023). Comparative analysis of the influence of Chinese urban and rural family cultures on household financial asset allocation. Frontiers in psychology, 14, 1119258.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Luthans, F., &amp; Ibrayeva, E. S. (2006). Entrepreneurial self-efficacy in Central Asian transition economies: quantitative and qualitative analyses. Journal of International Business Studies, 37, 92-110.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Mahfudzi, A. A. B., &amp; Fitri, R. (2022). The Influence of Family Environment on Generation Z's Entrepreneurial Intention through Self-Efficacy.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Mora, L., &amp; Viana, M. (1993). Abundance of strange attractors.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Morales-Gualdrón, S. T., &amp; Roig, S. (2005). The new venture decision: An analysis based on the GEM project database. The International Entrepreneurship and Management Journal, 1, 479-499.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Neneh, B. (2020). Entrepreneurial self-efficacy and a student's predisposition to choose an entrepreneurial career path: the role of self-perceived employability. Education+ Training, 62(5), 559-580.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Newman, A., Obschonka, M., Schwarz, S., Cohen, M., &amp; Nielsen, I. (2019). Entrepreneurial self-efficacy: A systematic review of the literature on its theoretical foundations, measurement, antecedents, and outcomes, and an agenda for future research. Journal of vocational behavior, 110, 403-419.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Nguyen, C. (2015). Entrepreneurial intention in vietnam: same as everywhere ? SSRN Electronic Journal.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Nosé, L., Korunka, C., Frank, H., &amp; Danes, S. M. (2017). Decreasing the effects of relationship conflict on family businesses: The moderating role of family climate. Journal of Family Issues, 38(1), 25-51.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Peng, Z., Lu, G., &amp; Kang, H. (2013). Entrepreneurial intentions and its influencing factors: A survey of the university students in Xi’an China. Creative education, 3(08), 95.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Piperopoulos, P., &amp; Dimov, D. (2015). Burst bubbles or build steam? Entrepreneurship education, entrepreneurial self‐efficacy, and entrepreneurial intentions. Journal of small business management, 53(4), 970-985.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Rachmawan, A., Lizar, A. A., &amp; Mangundjaya, W. L. (2015). The role of parent's influence and self-efficacy on entrepreneurial intention. The journal of developing areas, 417-430.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Rahim, M. A. (2023). Managing conflict in organizations. Taylor &amp; Francis.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Ralat, J. R. (2020). American Tacos: A History and Guide. University of Texas Press.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Shen, L. (2015). Meet Samsung's billionaire Lee family, South Korea's most powerful dynasty. . Business Insider. https://www.businessinsider.com/lee-family-power-war-for-samsung-scandals-and-bribes-2015-6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Sivathanu, B., &amp; Pillai, R. (2020). An empirical study on entrepreneurial bricolage behavior for sustainable enterprise performance of startups: Evidence from an emerging economy. Journal of Entrepreneurship in Emerging Economies, 12(1), 34-57.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Stephan, U., &amp; Pathak, S. (2016). Beyond cultural values? Cultural leadership ideals and entrepreneurship. Journal of Business Venturing, 31(5), 505-523.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Stephan, U., &amp; Uhlaner, L. M. (2010). Performance-based vs socially supportive culture: A cross-national study of descriptive norms and entrepreneurship. Journal of International Business Studies, 41, 1347-1364.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Sue, D. W. (2016). Race talk and the conspiracy of silence: Understanding and facilitating difficult dialogues on race. John Wiley &amp; Sons.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Sun, X., Lee, S.-H., &amp; Phan, P. H. (2019). Family firm R&amp;D investments in the 2007–2009 great recession. Journal of Family Business Strategy, 10(4), 100244.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Supandi, R., Wulandari, S. Z., &amp; Naufalin, L. R. (2022). Influence of Family Circumstances, Peer Circumstances, and Entrepreneurial Learning on Entrepreneurial Interests with Self-Efficacy as Intervening Variables. Journal of Economics Education and Entrepreneurship, 3(2), 140-150.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Turulja, L., Veselinovic, L., Agic, E., &amp; Pasic-Mesihovic, A. (2020). Entrepreneurial intention of students in Bosnia and Herzegovina: what type of support matters? Economic research-Ekonomska istraživanja, 33(1), 2713-2732.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Vătămănescu, E.-M., Gorgos, E.-A., Ghigiu, A. M., &amp; Pătruț, M. (2019). Bridging intellectual capital and SMEs internationalization through the lens of sustainable competitive advantage: A systematic literature review. Sustainability, 11(9), 2510.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Vershinina, N., Rodgers, P., McAdam, M., &amp; Clinton, E. (2019). Transnational migrant entrepreneurship, gender and family business. Global Networks, 19(2), 238-260.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Wennberg, K., Pathak, S., &amp; Autio, E. (2013). How culture moulds the effects of self-efficacy and fear of failure on entrepreneurship. Entrepreneurship &amp; Regional Development, 25(9-10), 756-780.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Zellweger, T., Sieger, P., &amp; Halter, F. (2011). Should I stay or should I go? Career choice intentions of students with family business background. Journal of Business Venturing, 26(5), 521-536. </w:t>
      </w:r>
    </w:p>
    <w:p>
      <w:pPr>
        <w:spacing w:before="240" w:line="360" w:lineRule="auto"/>
        <w:jc w:val="both"/>
        <w:rPr>
          <w:rStyle w:val="9"/>
          <w:rFonts w:ascii="Times New Roman" w:hAnsi="Times New Roman" w:cs="Times New Roman"/>
          <w:color w:val="auto"/>
          <w:sz w:val="24"/>
          <w:szCs w:val="24"/>
        </w:rPr>
      </w:pPr>
      <w:r>
        <w:rPr>
          <w:rStyle w:val="9"/>
          <w:rFonts w:ascii="Times New Roman" w:hAnsi="Times New Roman" w:cs="Times New Roman"/>
          <w:color w:val="auto"/>
          <w:sz w:val="24"/>
          <w:szCs w:val="24"/>
        </w:rPr>
        <w:t xml:space="preserve">Zhao, H., Seibert, S. E., &amp; Hills, G. E. (2005). The mediating role of self-efficacy in the development of entrepreneurial intentions. Journal of applied psychology, 90(6), 1265. </w:t>
      </w:r>
    </w:p>
    <w:p>
      <w:pPr>
        <w:spacing w:before="240" w:line="360" w:lineRule="auto"/>
        <w:jc w:val="both"/>
        <w:rPr>
          <w:rStyle w:val="9"/>
          <w:rFonts w:ascii="Times New Roman" w:hAnsi="Times New Roman" w:cs="Times New Roman"/>
          <w:b/>
          <w:bCs/>
          <w:color w:val="auto"/>
          <w:sz w:val="24"/>
          <w:szCs w:val="24"/>
        </w:rPr>
      </w:pPr>
      <w:r>
        <w:rPr>
          <w:rStyle w:val="9"/>
          <w:rFonts w:ascii="Times New Roman" w:hAnsi="Times New Roman" w:cs="Times New Roman"/>
          <w:color w:val="auto"/>
          <w:sz w:val="24"/>
          <w:szCs w:val="24"/>
        </w:rPr>
        <w:t>Zhu, F., Burmeister-Lamp, K., &amp; Hsu, D. K. (2017). To leave or not? The impact of family support and cognitive appraisals on venture exit intention. International Journal of Entrepreneurial Behavior &amp; Research, 23(3), 566-590</w:t>
      </w:r>
      <w:r>
        <w:rPr>
          <w:rStyle w:val="9"/>
          <w:rFonts w:ascii="Times New Roman" w:hAnsi="Times New Roman" w:cs="Times New Roman"/>
          <w:b/>
          <w:bCs/>
          <w:color w:val="auto"/>
          <w:sz w:val="24"/>
          <w:szCs w:val="24"/>
        </w:rPr>
        <w:t>.</w:t>
      </w:r>
    </w:p>
    <w:p>
      <w:pPr>
        <w:spacing w:before="240" w:line="360" w:lineRule="auto"/>
        <w:jc w:val="both"/>
        <w:rPr>
          <w:rFonts w:ascii="Times New Roman" w:hAnsi="Times New Roman" w:cs="Times New Roman"/>
          <w:sz w:val="24"/>
          <w:szCs w:val="24"/>
        </w:rPr>
      </w:pPr>
    </w:p>
    <w:p>
      <w:pPr>
        <w:spacing w:before="240" w:line="360" w:lineRule="auto"/>
        <w:jc w:val="both"/>
        <w:rPr>
          <w:rFonts w:ascii="Times New Roman" w:hAnsi="Times New Roman" w:cs="Times New Roman"/>
          <w:sz w:val="24"/>
          <w:szCs w:val="24"/>
        </w:rPr>
      </w:pPr>
    </w:p>
    <w:p>
      <w:pPr>
        <w:spacing w:before="240" w:line="360" w:lineRule="auto"/>
        <w:jc w:val="both"/>
        <w:rPr>
          <w:rFonts w:ascii="Times New Roman" w:hAnsi="Times New Roman" w:cs="Times New Roman"/>
          <w:sz w:val="28"/>
          <w:szCs w:val="28"/>
        </w:rPr>
      </w:pPr>
    </w:p>
    <w:p>
      <w:pPr>
        <w:rPr>
          <w:rFonts w:ascii="Times New Roman" w:hAnsi="Times New Roman" w:cs="Times New Roman"/>
          <w:b/>
          <w:bCs/>
          <w:sz w:val="28"/>
          <w:szCs w:val="28"/>
        </w:rPr>
      </w:pPr>
      <w:r>
        <w:rPr>
          <w:rFonts w:ascii="Times New Roman" w:hAnsi="Times New Roman" w:cs="Times New Roman"/>
          <w:b/>
          <w:bCs/>
          <w:sz w:val="28"/>
          <w:szCs w:val="28"/>
        </w:rPr>
        <w:t>CORRECTIONS TO BE MADE ON THE BOOK CHAPTER</w:t>
      </w:r>
    </w:p>
    <w:p>
      <w:pPr>
        <w:rPr>
          <w:rFonts w:ascii="Times New Roman" w:hAnsi="Times New Roman" w:cs="Times New Roman"/>
          <w:b/>
          <w:bCs/>
          <w:sz w:val="20"/>
          <w:szCs w:val="20"/>
        </w:rPr>
      </w:pPr>
      <w:r>
        <w:rPr>
          <w:rFonts w:ascii="Times New Roman" w:hAnsi="Times New Roman" w:cs="Times New Roman"/>
          <w:b/>
          <w:bCs/>
          <w:sz w:val="20"/>
          <w:szCs w:val="20"/>
        </w:rPr>
        <w:t>EVALUATION RECOMMENDATIONS 1</w:t>
      </w:r>
    </w:p>
    <w:p>
      <w:pPr>
        <w:pStyle w:val="7"/>
        <w:numPr>
          <w:ilvl w:val="0"/>
          <w:numId w:val="2"/>
        </w:numPr>
        <w:rPr>
          <w:rFonts w:ascii="Times New Roman" w:hAnsi="Times New Roman" w:cs="Times New Roman"/>
          <w:sz w:val="20"/>
          <w:szCs w:val="20"/>
        </w:rPr>
      </w:pPr>
      <w:r>
        <w:rPr>
          <w:rFonts w:ascii="Times New Roman" w:hAnsi="Times New Roman" w:cs="Times New Roman"/>
          <w:color w:val="333333"/>
          <w:sz w:val="20"/>
          <w:szCs w:val="20"/>
          <w:shd w:val="clear" w:color="auto" w:fill="FFFFFF"/>
        </w:rPr>
        <w:t>Sufficient Background= Author needs to provide more scientific and social background to the subjects of social support and ent. success.</w:t>
      </w:r>
      <w:r>
        <w:rPr>
          <w:rFonts w:hint="default" w:ascii="Times New Roman" w:hAnsi="Times New Roman" w:cs="Times New Roman"/>
          <w:color w:val="333333"/>
          <w:sz w:val="20"/>
          <w:szCs w:val="20"/>
          <w:shd w:val="clear" w:color="auto" w:fill="FFFFFF"/>
          <w:lang w:val="en-US"/>
        </w:rPr>
        <w:t xml:space="preserve"> - ‘</w:t>
      </w:r>
      <w:r>
        <w:rPr>
          <w:rFonts w:hint="default" w:ascii="Times New Roman" w:hAnsi="Times New Roman" w:cs="Times New Roman"/>
          <w:b/>
          <w:bCs/>
          <w:color w:val="333333"/>
          <w:sz w:val="20"/>
          <w:szCs w:val="20"/>
          <w:shd w:val="clear" w:color="auto" w:fill="FFFFFF"/>
          <w:lang w:val="en-US"/>
        </w:rPr>
        <w:t xml:space="preserve">Introduced Background of the study’ </w:t>
      </w:r>
      <w:r>
        <w:rPr>
          <w:rFonts w:hint="default" w:ascii="Times New Roman" w:hAnsi="Times New Roman" w:cs="Times New Roman"/>
          <w:color w:val="333333"/>
          <w:sz w:val="20"/>
          <w:szCs w:val="20"/>
          <w:shd w:val="clear" w:color="auto" w:fill="FFFFFF"/>
          <w:lang w:val="en-US"/>
        </w:rPr>
        <w:t>Page 3 to 5.</w:t>
      </w:r>
    </w:p>
    <w:p>
      <w:pPr>
        <w:pStyle w:val="7"/>
        <w:numPr>
          <w:ilvl w:val="0"/>
          <w:numId w:val="2"/>
        </w:numPr>
        <w:rPr>
          <w:rFonts w:ascii="Times New Roman" w:hAnsi="Times New Roman" w:cs="Times New Roman"/>
          <w:sz w:val="20"/>
          <w:szCs w:val="20"/>
        </w:rPr>
      </w:pPr>
      <w:r>
        <w:rPr>
          <w:rFonts w:ascii="Times New Roman" w:hAnsi="Times New Roman" w:cs="Times New Roman"/>
          <w:color w:val="333333"/>
          <w:sz w:val="20"/>
          <w:szCs w:val="20"/>
          <w:shd w:val="clear" w:color="auto" w:fill="FFFFFF"/>
        </w:rPr>
        <w:t>The Problem statement is missing Research questions are not stated A case study is expressly omitted (the book is a teaching case).</w:t>
      </w:r>
      <w:r>
        <w:rPr>
          <w:rFonts w:hint="default" w:ascii="Times New Roman" w:hAnsi="Times New Roman" w:cs="Times New Roman"/>
          <w:color w:val="333333"/>
          <w:sz w:val="20"/>
          <w:szCs w:val="20"/>
          <w:shd w:val="clear" w:color="auto" w:fill="FFFFFF"/>
          <w:lang w:val="en-US"/>
        </w:rPr>
        <w:t xml:space="preserve"> - Introduced  ‘</w:t>
      </w:r>
      <w:r>
        <w:rPr>
          <w:rFonts w:hint="default" w:ascii="Times New Roman" w:hAnsi="Times New Roman" w:cs="Times New Roman"/>
          <w:b/>
          <w:bCs/>
          <w:color w:val="333333"/>
          <w:sz w:val="20"/>
          <w:szCs w:val="20"/>
          <w:shd w:val="clear" w:color="auto" w:fill="FFFFFF"/>
          <w:lang w:val="en-US"/>
        </w:rPr>
        <w:t>Problem Statement.’Page</w:t>
      </w:r>
      <w:r>
        <w:rPr>
          <w:rFonts w:hint="default" w:ascii="Times New Roman" w:hAnsi="Times New Roman" w:cs="Times New Roman"/>
          <w:color w:val="333333"/>
          <w:sz w:val="20"/>
          <w:szCs w:val="20"/>
          <w:shd w:val="clear" w:color="auto" w:fill="FFFFFF"/>
          <w:lang w:val="en-US"/>
        </w:rPr>
        <w:t xml:space="preserve"> 5 -6.</w:t>
      </w:r>
    </w:p>
    <w:p>
      <w:pPr>
        <w:pStyle w:val="7"/>
        <w:numPr>
          <w:ilvl w:val="0"/>
          <w:numId w:val="2"/>
        </w:numPr>
        <w:rPr>
          <w:rFonts w:ascii="Times New Roman" w:hAnsi="Times New Roman" w:cs="Times New Roman"/>
          <w:sz w:val="20"/>
          <w:szCs w:val="20"/>
        </w:rPr>
      </w:pPr>
      <w:r>
        <w:rPr>
          <w:rFonts w:ascii="Times New Roman" w:hAnsi="Times New Roman" w:cs="Times New Roman"/>
          <w:color w:val="333333"/>
          <w:sz w:val="20"/>
          <w:szCs w:val="20"/>
          <w:shd w:val="clear" w:color="auto" w:fill="FFFFFF"/>
        </w:rPr>
        <w:t>The author needs to create problems that the practical case will solve.</w:t>
      </w:r>
      <w:r>
        <w:rPr>
          <w:rFonts w:hint="default" w:ascii="Times New Roman" w:hAnsi="Times New Roman" w:cs="Times New Roman"/>
          <w:color w:val="333333"/>
          <w:sz w:val="20"/>
          <w:szCs w:val="20"/>
          <w:shd w:val="clear" w:color="auto" w:fill="FFFFFF"/>
          <w:lang w:val="en-US"/>
        </w:rPr>
        <w:t xml:space="preserve"> - ‘</w:t>
      </w:r>
      <w:r>
        <w:rPr>
          <w:rFonts w:hint="default" w:ascii="Times New Roman" w:hAnsi="Times New Roman" w:cs="Times New Roman"/>
          <w:b/>
          <w:bCs/>
          <w:color w:val="333333"/>
          <w:sz w:val="20"/>
          <w:szCs w:val="20"/>
          <w:shd w:val="clear" w:color="auto" w:fill="FFFFFF"/>
          <w:lang w:val="en-US"/>
        </w:rPr>
        <w:t>Research questions to be solved were formulated</w:t>
      </w:r>
      <w:r>
        <w:rPr>
          <w:rFonts w:hint="default" w:ascii="Times New Roman" w:hAnsi="Times New Roman" w:cs="Times New Roman"/>
          <w:color w:val="333333"/>
          <w:sz w:val="20"/>
          <w:szCs w:val="20"/>
          <w:shd w:val="clear" w:color="auto" w:fill="FFFFFF"/>
          <w:lang w:val="en-US"/>
        </w:rPr>
        <w:t xml:space="preserve">.’ - </w:t>
      </w:r>
      <w:r>
        <w:rPr>
          <w:rFonts w:hint="default" w:ascii="Times New Roman" w:hAnsi="Times New Roman" w:cs="Times New Roman"/>
          <w:b/>
          <w:bCs/>
          <w:color w:val="333333"/>
          <w:sz w:val="20"/>
          <w:szCs w:val="20"/>
          <w:shd w:val="clear" w:color="auto" w:fill="FFFFFF"/>
          <w:lang w:val="en-US"/>
        </w:rPr>
        <w:t>Page 6</w:t>
      </w:r>
      <w:r>
        <w:rPr>
          <w:rFonts w:hint="default" w:ascii="Times New Roman" w:hAnsi="Times New Roman" w:cs="Times New Roman"/>
          <w:color w:val="333333"/>
          <w:sz w:val="20"/>
          <w:szCs w:val="20"/>
          <w:shd w:val="clear" w:color="auto" w:fill="FFFFFF"/>
          <w:lang w:val="en-US"/>
        </w:rPr>
        <w:t>.</w:t>
      </w:r>
    </w:p>
    <w:p>
      <w:pPr>
        <w:pStyle w:val="7"/>
        <w:numPr>
          <w:ilvl w:val="0"/>
          <w:numId w:val="2"/>
        </w:numPr>
        <w:rPr>
          <w:rFonts w:ascii="Times New Roman" w:hAnsi="Times New Roman" w:cs="Times New Roman"/>
          <w:sz w:val="20"/>
          <w:szCs w:val="20"/>
        </w:rPr>
      </w:pPr>
      <w:r>
        <w:rPr>
          <w:rFonts w:ascii="Times New Roman" w:hAnsi="Times New Roman" w:cs="Times New Roman"/>
          <w:color w:val="333333"/>
          <w:sz w:val="20"/>
          <w:szCs w:val="20"/>
          <w:shd w:val="clear" w:color="auto" w:fill="FFFFFF"/>
        </w:rPr>
        <w:t>The trends in the way social support influences ent. success needs to be historically and constructively explained</w:t>
      </w:r>
      <w:r>
        <w:rPr>
          <w:rFonts w:hint="default" w:ascii="Times New Roman" w:hAnsi="Times New Roman" w:cs="Times New Roman"/>
          <w:color w:val="333333"/>
          <w:sz w:val="20"/>
          <w:szCs w:val="20"/>
          <w:shd w:val="clear" w:color="auto" w:fill="FFFFFF"/>
          <w:lang w:val="en-US"/>
        </w:rPr>
        <w:t xml:space="preserve"> - ‘</w:t>
      </w:r>
      <w:r>
        <w:rPr>
          <w:rFonts w:hint="default" w:ascii="Times New Roman" w:hAnsi="Times New Roman" w:cs="Times New Roman"/>
          <w:b/>
          <w:bCs/>
          <w:color w:val="333333"/>
          <w:sz w:val="20"/>
          <w:szCs w:val="20"/>
          <w:shd w:val="clear" w:color="auto" w:fill="FFFFFF"/>
          <w:lang w:val="en-US"/>
        </w:rPr>
        <w:t>This was explained with 2 case studies in the background where the trends and history was highlighted</w:t>
      </w:r>
      <w:r>
        <w:rPr>
          <w:rFonts w:hint="default" w:ascii="Times New Roman" w:hAnsi="Times New Roman" w:cs="Times New Roman"/>
          <w:color w:val="333333"/>
          <w:sz w:val="20"/>
          <w:szCs w:val="20"/>
          <w:shd w:val="clear" w:color="auto" w:fill="FFFFFF"/>
          <w:lang w:val="en-US"/>
        </w:rPr>
        <w:t>’. Page 3 and 4.</w:t>
      </w:r>
    </w:p>
    <w:p>
      <w:pPr>
        <w:pStyle w:val="7"/>
        <w:numPr>
          <w:ilvl w:val="0"/>
          <w:numId w:val="2"/>
        </w:numPr>
        <w:rPr>
          <w:rFonts w:ascii="Times New Roman" w:hAnsi="Times New Roman" w:cs="Times New Roman"/>
          <w:sz w:val="20"/>
          <w:szCs w:val="20"/>
        </w:rPr>
      </w:pPr>
      <w:r>
        <w:rPr>
          <w:rFonts w:ascii="Times New Roman" w:hAnsi="Times New Roman" w:cs="Times New Roman"/>
          <w:color w:val="333333"/>
          <w:sz w:val="20"/>
          <w:szCs w:val="20"/>
          <w:shd w:val="clear" w:color="auto" w:fill="FFFFFF"/>
        </w:rPr>
        <w:t>Nothing is overemphasized rather more emphasis is needed in the manuscript for robustness</w:t>
      </w:r>
      <w:r>
        <w:rPr>
          <w:rFonts w:hint="default" w:ascii="Times New Roman" w:hAnsi="Times New Roman" w:cs="Times New Roman"/>
          <w:color w:val="333333"/>
          <w:sz w:val="20"/>
          <w:szCs w:val="20"/>
          <w:shd w:val="clear" w:color="auto" w:fill="FFFFFF"/>
          <w:lang w:val="en-US"/>
        </w:rPr>
        <w:t xml:space="preserve"> - ‘</w:t>
      </w:r>
      <w:r>
        <w:rPr>
          <w:rFonts w:hint="default" w:ascii="Times New Roman" w:hAnsi="Times New Roman" w:cs="Times New Roman"/>
          <w:b/>
          <w:bCs/>
          <w:color w:val="333333"/>
          <w:sz w:val="20"/>
          <w:szCs w:val="20"/>
          <w:shd w:val="clear" w:color="auto" w:fill="FFFFFF"/>
          <w:lang w:val="en-US"/>
        </w:rPr>
        <w:t>Case studies was introduced for every concept to explain it further for comprehension’</w:t>
      </w:r>
      <w:r>
        <w:rPr>
          <w:rFonts w:hint="default" w:ascii="Times New Roman" w:hAnsi="Times New Roman" w:cs="Times New Roman"/>
          <w:color w:val="333333"/>
          <w:sz w:val="20"/>
          <w:szCs w:val="20"/>
          <w:shd w:val="clear" w:color="auto" w:fill="FFFFFF"/>
          <w:lang w:val="en-US"/>
        </w:rPr>
        <w:t xml:space="preserve">. </w:t>
      </w:r>
    </w:p>
    <w:p>
      <w:pPr>
        <w:pStyle w:val="7"/>
        <w:numPr>
          <w:ilvl w:val="0"/>
          <w:numId w:val="2"/>
        </w:numPr>
        <w:rPr>
          <w:rFonts w:ascii="Times New Roman" w:hAnsi="Times New Roman" w:cs="Times New Roman"/>
          <w:sz w:val="20"/>
          <w:szCs w:val="20"/>
        </w:rPr>
      </w:pPr>
      <w:r>
        <w:rPr>
          <w:rFonts w:ascii="Times New Roman" w:hAnsi="Times New Roman" w:cs="Times New Roman"/>
          <w:color w:val="333333"/>
          <w:sz w:val="20"/>
          <w:szCs w:val="20"/>
          <w:shd w:val="clear" w:color="auto" w:fill="FFFFFF"/>
        </w:rPr>
        <w:t>The teaching case is at the heart of the chapter, the author needs to create one to buttress the claims and theories</w:t>
      </w:r>
      <w:r>
        <w:rPr>
          <w:rFonts w:hint="default" w:ascii="Times New Roman" w:hAnsi="Times New Roman" w:cs="Times New Roman"/>
          <w:color w:val="333333"/>
          <w:sz w:val="20"/>
          <w:szCs w:val="20"/>
          <w:shd w:val="clear" w:color="auto" w:fill="FFFFFF"/>
          <w:lang w:val="en-US"/>
        </w:rPr>
        <w:t xml:space="preserve"> - ‘</w:t>
      </w:r>
      <w:r>
        <w:rPr>
          <w:rFonts w:hint="default" w:ascii="Times New Roman" w:hAnsi="Times New Roman" w:cs="Times New Roman"/>
          <w:b/>
          <w:bCs/>
          <w:color w:val="333333"/>
          <w:sz w:val="20"/>
          <w:szCs w:val="20"/>
          <w:shd w:val="clear" w:color="auto" w:fill="FFFFFF"/>
          <w:lang w:val="en-US"/>
        </w:rPr>
        <w:t>This was also done</w:t>
      </w:r>
      <w:r>
        <w:rPr>
          <w:rFonts w:hint="default" w:ascii="Times New Roman" w:hAnsi="Times New Roman" w:cs="Times New Roman"/>
          <w:color w:val="333333"/>
          <w:sz w:val="20"/>
          <w:szCs w:val="20"/>
          <w:shd w:val="clear" w:color="auto" w:fill="FFFFFF"/>
          <w:lang w:val="en-US"/>
        </w:rPr>
        <w:t>’.</w:t>
      </w:r>
    </w:p>
    <w:p>
      <w:pPr>
        <w:pStyle w:val="7"/>
        <w:numPr>
          <w:ilvl w:val="0"/>
          <w:numId w:val="2"/>
        </w:numPr>
        <w:rPr>
          <w:rFonts w:ascii="Times New Roman" w:hAnsi="Times New Roman" w:cs="Times New Roman"/>
          <w:sz w:val="20"/>
          <w:szCs w:val="20"/>
        </w:rPr>
      </w:pPr>
      <w:r>
        <w:rPr>
          <w:rFonts w:ascii="Times New Roman" w:hAnsi="Times New Roman" w:cs="Times New Roman"/>
          <w:color w:val="333333"/>
          <w:sz w:val="20"/>
          <w:szCs w:val="20"/>
          <w:shd w:val="clear" w:color="auto" w:fill="FFFFFF"/>
        </w:rPr>
        <w:t>when author complies with the directives of the review the manuscript will be strengthened.</w:t>
      </w:r>
    </w:p>
    <w:p>
      <w:pPr>
        <w:pStyle w:val="7"/>
        <w:numPr>
          <w:ilvl w:val="0"/>
          <w:numId w:val="2"/>
        </w:numPr>
        <w:rPr>
          <w:rFonts w:ascii="Times New Roman" w:hAnsi="Times New Roman" w:cs="Times New Roman"/>
          <w:sz w:val="20"/>
          <w:szCs w:val="20"/>
        </w:rPr>
      </w:pPr>
      <w:r>
        <w:rPr>
          <w:rFonts w:ascii="Times New Roman" w:hAnsi="Times New Roman" w:cs="Times New Roman"/>
          <w:color w:val="333333"/>
          <w:sz w:val="20"/>
          <w:szCs w:val="20"/>
          <w:shd w:val="clear" w:color="auto" w:fill="FFFFFF"/>
        </w:rPr>
        <w:t>the teaching case will direct the trajectory of the chapter</w:t>
      </w:r>
    </w:p>
    <w:p>
      <w:pPr>
        <w:pStyle w:val="7"/>
        <w:numPr>
          <w:ilvl w:val="0"/>
          <w:numId w:val="2"/>
        </w:numPr>
        <w:rPr>
          <w:rFonts w:ascii="Times New Roman" w:hAnsi="Times New Roman" w:cs="Times New Roman"/>
          <w:sz w:val="20"/>
          <w:szCs w:val="20"/>
        </w:rPr>
      </w:pPr>
      <w:r>
        <w:rPr>
          <w:rFonts w:ascii="Times New Roman" w:hAnsi="Times New Roman" w:cs="Times New Roman"/>
          <w:color w:val="333333"/>
          <w:sz w:val="20"/>
          <w:szCs w:val="20"/>
          <w:shd w:val="clear" w:color="auto" w:fill="FFFFFF"/>
        </w:rPr>
        <w:t>Introduction, relational, emotional, and informative problems that successful entrepreneurs face. historical background, scholarly trends, practical case, discussion of the case, and relating the theories to the success of the entrepreneur. This flow will create a logical sequence and give meaning to the chapter.</w:t>
      </w:r>
    </w:p>
    <w:p>
      <w:pPr>
        <w:pStyle w:val="7"/>
        <w:numPr>
          <w:ilvl w:val="0"/>
          <w:numId w:val="2"/>
        </w:numPr>
        <w:rPr>
          <w:rFonts w:ascii="Times New Roman" w:hAnsi="Times New Roman" w:cs="Times New Roman"/>
          <w:sz w:val="20"/>
          <w:szCs w:val="20"/>
        </w:rPr>
      </w:pPr>
      <w:r>
        <w:rPr>
          <w:rFonts w:ascii="Times New Roman" w:hAnsi="Times New Roman" w:cs="Times New Roman"/>
          <w:color w:val="333333"/>
          <w:sz w:val="20"/>
          <w:szCs w:val="20"/>
          <w:shd w:val="clear" w:color="auto" w:fill="FFFFFF"/>
        </w:rPr>
        <w:t>The author needs to create references</w:t>
      </w:r>
      <w:r>
        <w:rPr>
          <w:rFonts w:hint="default" w:ascii="Times New Roman" w:hAnsi="Times New Roman" w:cs="Times New Roman"/>
          <w:color w:val="333333"/>
          <w:sz w:val="20"/>
          <w:szCs w:val="20"/>
          <w:shd w:val="clear" w:color="auto" w:fill="FFFFFF"/>
          <w:lang w:val="en-US"/>
        </w:rPr>
        <w:t xml:space="preserve"> - ‘</w:t>
      </w:r>
      <w:r>
        <w:rPr>
          <w:rFonts w:hint="default" w:ascii="Times New Roman" w:hAnsi="Times New Roman" w:cs="Times New Roman"/>
          <w:b/>
          <w:bCs/>
          <w:color w:val="333333"/>
          <w:sz w:val="20"/>
          <w:szCs w:val="20"/>
          <w:shd w:val="clear" w:color="auto" w:fill="FFFFFF"/>
          <w:lang w:val="en-US"/>
        </w:rPr>
        <w:t>The references have been included</w:t>
      </w:r>
      <w:r>
        <w:rPr>
          <w:rFonts w:hint="default" w:ascii="Times New Roman" w:hAnsi="Times New Roman" w:cs="Times New Roman"/>
          <w:color w:val="333333"/>
          <w:sz w:val="20"/>
          <w:szCs w:val="20"/>
          <w:shd w:val="clear" w:color="auto" w:fill="FFFFFF"/>
          <w:lang w:val="en-US"/>
        </w:rPr>
        <w:t>’.</w:t>
      </w:r>
    </w:p>
    <w:p>
      <w:pPr>
        <w:rPr>
          <w:b/>
          <w:bCs/>
          <w:sz w:val="20"/>
          <w:szCs w:val="20"/>
        </w:rPr>
      </w:pPr>
      <w:r>
        <w:rPr>
          <w:b/>
          <w:bCs/>
          <w:sz w:val="20"/>
          <w:szCs w:val="20"/>
        </w:rPr>
        <w:t>EVALUATION RECOMMENDATIONS 2</w:t>
      </w:r>
    </w:p>
    <w:p>
      <w:pPr>
        <w:rPr>
          <w:rFonts w:ascii="Arial" w:hAnsi="Arial" w:cs="Arial"/>
          <w:color w:val="333333"/>
          <w:sz w:val="20"/>
          <w:szCs w:val="20"/>
          <w:shd w:val="clear" w:color="auto" w:fill="FFFFFF"/>
        </w:rPr>
      </w:pPr>
      <w:r>
        <w:rPr>
          <w:rStyle w:val="11"/>
          <w:rFonts w:ascii="Arial" w:hAnsi="Arial" w:cs="Arial"/>
          <w:b/>
          <w:bCs/>
          <w:i/>
          <w:iCs/>
          <w:color w:val="666666"/>
          <w:sz w:val="20"/>
          <w:szCs w:val="20"/>
          <w:shd w:val="clear" w:color="auto" w:fill="FFFFFF"/>
        </w:rPr>
        <w:t>Based on your numerical rating in Part I, explain in detail how the chapter does or does not provide sufficient background information and literature review regarding its topic. Include in your assessment thoughts and recommendations as to how the author(s) can augment this area of the manuscript.</w:t>
      </w:r>
      <w:r>
        <w:rPr>
          <w:rFonts w:ascii="Arial" w:hAnsi="Arial" w:cs="Arial"/>
          <w:color w:val="333333"/>
          <w:sz w:val="20"/>
          <w:szCs w:val="20"/>
          <w:shd w:val="clear" w:color="auto" w:fill="FFFFFF"/>
        </w:rPr>
        <w:t> </w:t>
      </w:r>
    </w:p>
    <w:p>
      <w:pPr>
        <w:rPr>
          <w:rFonts w:ascii="Arial" w:hAnsi="Arial" w:cs="Arial"/>
          <w:color w:val="333333"/>
          <w:sz w:val="20"/>
          <w:szCs w:val="20"/>
          <w:shd w:val="clear" w:color="auto" w:fill="FFFFFF"/>
        </w:rPr>
      </w:pPr>
      <w:r>
        <w:rPr>
          <w:rFonts w:ascii="Arial" w:hAnsi="Arial" w:cs="Arial"/>
          <w:color w:val="333333"/>
          <w:sz w:val="20"/>
          <w:szCs w:val="20"/>
          <w:shd w:val="clear" w:color="auto" w:fill="FFFFFF"/>
        </w:rPr>
        <w:t>Each chapter requires no less than 9000 words and at the moment less than 4000 words have been provided by the authors. the introduction was well laid out. Check the in-text remarks</w:t>
      </w:r>
      <w:r>
        <w:rPr>
          <w:rFonts w:ascii="Arial" w:hAnsi="Arial" w:cs="Arial"/>
          <w:color w:val="333333"/>
          <w:sz w:val="20"/>
          <w:szCs w:val="20"/>
        </w:rPr>
        <w:br w:type="textWrapping"/>
      </w:r>
      <w:r>
        <w:rPr>
          <w:rStyle w:val="11"/>
          <w:rFonts w:ascii="Arial" w:hAnsi="Arial" w:cs="Arial"/>
          <w:b/>
          <w:bCs/>
          <w:i/>
          <w:iCs/>
          <w:color w:val="666666"/>
          <w:sz w:val="20"/>
          <w:szCs w:val="20"/>
          <w:shd w:val="clear" w:color="auto" w:fill="FFFFFF"/>
        </w:rPr>
        <w:t>List and describe in detail any topic(s) or information related to the discussion in the chapter which appears to be missing. Please provide suggestions as to what topic(s) or information the author(s) can add to ensure that the scope of the chapter’s contents is complete.</w:t>
      </w:r>
      <w:r>
        <w:rPr>
          <w:rFonts w:ascii="Arial" w:hAnsi="Arial" w:cs="Arial"/>
          <w:color w:val="333333"/>
          <w:sz w:val="20"/>
          <w:szCs w:val="20"/>
          <w:shd w:val="clear" w:color="auto" w:fill="FFFFFF"/>
        </w:rPr>
        <w:t> </w:t>
      </w:r>
    </w:p>
    <w:p>
      <w:pPr>
        <w:rPr>
          <w:rFonts w:ascii="Arial" w:hAnsi="Arial" w:cs="Arial"/>
          <w:color w:val="333333"/>
          <w:sz w:val="20"/>
          <w:szCs w:val="20"/>
          <w:shd w:val="clear" w:color="auto" w:fill="FFFFFF"/>
        </w:rPr>
      </w:pPr>
      <w:r>
        <w:rPr>
          <w:rFonts w:ascii="Arial" w:hAnsi="Arial" w:cs="Arial"/>
          <w:color w:val="333333"/>
          <w:sz w:val="20"/>
          <w:szCs w:val="20"/>
          <w:shd w:val="clear" w:color="auto" w:fill="FFFFFF"/>
        </w:rPr>
        <w:t>Questions that lead to teaching case. A practical case study of an entrepreneur that used social support to bounce back and succeeded is needed (people like Donald Trump, an entrepreneur who was declared bankrupt and bounced back.</w:t>
      </w:r>
      <w:r>
        <w:rPr>
          <w:rFonts w:ascii="Arial" w:hAnsi="Arial" w:cs="Arial"/>
          <w:color w:val="333333"/>
          <w:sz w:val="20"/>
          <w:szCs w:val="20"/>
        </w:rPr>
        <w:br w:type="textWrapping"/>
      </w:r>
      <w:r>
        <w:rPr>
          <w:rStyle w:val="11"/>
          <w:rFonts w:ascii="Arial" w:hAnsi="Arial" w:cs="Arial"/>
          <w:b/>
          <w:bCs/>
          <w:i/>
          <w:iCs/>
          <w:color w:val="666666"/>
          <w:sz w:val="20"/>
          <w:szCs w:val="20"/>
          <w:shd w:val="clear" w:color="auto" w:fill="FFFFFF"/>
        </w:rPr>
        <w:t>Please supply a detailed discussion as to whether or not the information in this chapter clearly illustrates the issues, problems, and trends related to the theme of this proposed book. Please offer your constructive and analytical assessment and list suggestions for improvement and/or enhancement.</w:t>
      </w:r>
      <w:r>
        <w:rPr>
          <w:rFonts w:ascii="Arial" w:hAnsi="Arial" w:cs="Arial"/>
          <w:color w:val="333333"/>
          <w:sz w:val="20"/>
          <w:szCs w:val="20"/>
          <w:shd w:val="clear" w:color="auto" w:fill="FFFFFF"/>
        </w:rPr>
        <w:t> </w:t>
      </w:r>
    </w:p>
    <w:p>
      <w:pPr>
        <w:rPr>
          <w:rFonts w:ascii="Arial" w:hAnsi="Arial" w:cs="Arial"/>
          <w:color w:val="333333"/>
          <w:sz w:val="20"/>
          <w:szCs w:val="20"/>
          <w:shd w:val="clear" w:color="auto" w:fill="FFFFFF"/>
        </w:rPr>
      </w:pPr>
      <w:r>
        <w:rPr>
          <w:rFonts w:ascii="Arial" w:hAnsi="Arial" w:cs="Arial"/>
          <w:color w:val="333333"/>
          <w:sz w:val="20"/>
          <w:szCs w:val="20"/>
          <w:shd w:val="clear" w:color="auto" w:fill="FFFFFF"/>
        </w:rPr>
        <w:t>Yje problem is always in the practical case study. The case study will direct the trajectory of the chapter</w:t>
      </w:r>
      <w:r>
        <w:rPr>
          <w:rFonts w:ascii="Arial" w:hAnsi="Arial" w:cs="Arial"/>
          <w:color w:val="333333"/>
          <w:sz w:val="20"/>
          <w:szCs w:val="20"/>
        </w:rPr>
        <w:br w:type="textWrapping"/>
      </w:r>
      <w:r>
        <w:rPr>
          <w:rStyle w:val="11"/>
          <w:rFonts w:ascii="Arial" w:hAnsi="Arial" w:cs="Arial"/>
          <w:b/>
          <w:bCs/>
          <w:i/>
          <w:iCs/>
          <w:color w:val="666666"/>
          <w:sz w:val="20"/>
          <w:szCs w:val="20"/>
          <w:shd w:val="clear" w:color="auto" w:fill="FFFFFF"/>
        </w:rPr>
        <w:t>Please provide your opinion as to whether or not the issues, problems, and trends described in this chapter are given appropriate emphasis. Supply specific recommendations as to how the author(s) can improve in this area.</w:t>
      </w:r>
      <w:r>
        <w:rPr>
          <w:rFonts w:ascii="Arial" w:hAnsi="Arial" w:cs="Arial"/>
          <w:color w:val="333333"/>
          <w:sz w:val="20"/>
          <w:szCs w:val="20"/>
          <w:shd w:val="clear" w:color="auto" w:fill="FFFFFF"/>
        </w:rPr>
        <w:t> </w:t>
      </w:r>
    </w:p>
    <w:p>
      <w:pPr>
        <w:rPr>
          <w:rFonts w:ascii="Arial" w:hAnsi="Arial" w:cs="Arial"/>
          <w:color w:val="333333"/>
          <w:sz w:val="20"/>
          <w:szCs w:val="20"/>
          <w:shd w:val="clear" w:color="auto" w:fill="FFFFFF"/>
        </w:rPr>
      </w:pPr>
      <w:r>
        <w:rPr>
          <w:rFonts w:ascii="Arial" w:hAnsi="Arial" w:cs="Arial"/>
          <w:color w:val="333333"/>
          <w:sz w:val="20"/>
          <w:szCs w:val="20"/>
          <w:shd w:val="clear" w:color="auto" w:fill="FFFFFF"/>
        </w:rPr>
        <w:t>No emphasis on the problems. Check reviewers remark</w:t>
      </w:r>
      <w:r>
        <w:rPr>
          <w:rFonts w:ascii="Arial" w:hAnsi="Arial" w:cs="Arial"/>
          <w:color w:val="333333"/>
          <w:sz w:val="20"/>
          <w:szCs w:val="20"/>
        </w:rPr>
        <w:br w:type="textWrapping"/>
      </w:r>
      <w:r>
        <w:rPr>
          <w:rStyle w:val="11"/>
          <w:rFonts w:ascii="Arial" w:hAnsi="Arial" w:cs="Arial"/>
          <w:b/>
          <w:bCs/>
          <w:i/>
          <w:iCs/>
          <w:color w:val="666666"/>
          <w:sz w:val="20"/>
          <w:szCs w:val="20"/>
          <w:shd w:val="clear" w:color="auto" w:fill="FFFFFF"/>
        </w:rPr>
        <w:t>Give an explanation of any serious over-emphasis or under-emphasis of any issues/problems in the chapter. Please provide critical and constructive assessment by offering suggestions as to how the chapter can be improved and enhanced in this area.</w:t>
      </w:r>
      <w:r>
        <w:rPr>
          <w:rFonts w:ascii="Arial" w:hAnsi="Arial" w:cs="Arial"/>
          <w:color w:val="333333"/>
          <w:sz w:val="20"/>
          <w:szCs w:val="20"/>
          <w:shd w:val="clear" w:color="auto" w:fill="FFFFFF"/>
        </w:rPr>
        <w:t> </w:t>
      </w:r>
    </w:p>
    <w:p>
      <w:pPr>
        <w:rPr>
          <w:rFonts w:ascii="Arial" w:hAnsi="Arial" w:cs="Arial"/>
          <w:color w:val="333333"/>
          <w:sz w:val="20"/>
          <w:szCs w:val="20"/>
          <w:shd w:val="clear" w:color="auto" w:fill="FFFFFF"/>
        </w:rPr>
      </w:pPr>
      <w:r>
        <w:rPr>
          <w:rFonts w:ascii="Arial" w:hAnsi="Arial" w:cs="Arial"/>
          <w:color w:val="333333"/>
          <w:sz w:val="20"/>
          <w:szCs w:val="20"/>
          <w:shd w:val="clear" w:color="auto" w:fill="FFFFFF"/>
        </w:rPr>
        <w:t>References are insufficient and even when provided they are dated, on this title there are recent articles on google scholar. The authors did not include the list of references at the back of the chapter.</w:t>
      </w:r>
      <w:r>
        <w:rPr>
          <w:rFonts w:ascii="Arial" w:hAnsi="Arial" w:cs="Arial"/>
          <w:color w:val="333333"/>
          <w:sz w:val="20"/>
          <w:szCs w:val="20"/>
        </w:rPr>
        <w:br w:type="textWrapping"/>
      </w:r>
      <w:r>
        <w:rPr>
          <w:rStyle w:val="11"/>
          <w:rFonts w:ascii="Arial" w:hAnsi="Arial" w:cs="Arial"/>
          <w:b/>
          <w:bCs/>
          <w:i/>
          <w:iCs/>
          <w:color w:val="666666"/>
          <w:sz w:val="20"/>
          <w:szCs w:val="20"/>
          <w:shd w:val="clear" w:color="auto" w:fill="FFFFFF"/>
        </w:rPr>
        <w:t>In your opinion, what are the weaknesses of this chapter? Please describe how these specific weaknesses contribute to the ineffective aspects of this chapter. We ask that you carefully list specific suggestions for improvement and/or enhancement.</w:t>
      </w:r>
      <w:r>
        <w:rPr>
          <w:rFonts w:ascii="Arial" w:hAnsi="Arial" w:cs="Arial"/>
          <w:color w:val="333333"/>
          <w:sz w:val="20"/>
          <w:szCs w:val="20"/>
          <w:shd w:val="clear" w:color="auto" w:fill="FFFFFF"/>
        </w:rPr>
        <w:t> </w:t>
      </w:r>
    </w:p>
    <w:p>
      <w:pPr>
        <w:rPr>
          <w:rFonts w:ascii="Arial" w:hAnsi="Arial" w:cs="Arial"/>
          <w:color w:val="333333"/>
          <w:sz w:val="20"/>
          <w:szCs w:val="20"/>
          <w:shd w:val="clear" w:color="auto" w:fill="FFFFFF"/>
        </w:rPr>
      </w:pPr>
      <w:r>
        <w:rPr>
          <w:rFonts w:ascii="Arial" w:hAnsi="Arial" w:cs="Arial"/>
          <w:color w:val="333333"/>
          <w:sz w:val="20"/>
          <w:szCs w:val="20"/>
          <w:shd w:val="clear" w:color="auto" w:fill="FFFFFF"/>
        </w:rPr>
        <w:t>more information is needed</w:t>
      </w:r>
      <w:r>
        <w:rPr>
          <w:rFonts w:ascii="Arial" w:hAnsi="Arial" w:cs="Arial"/>
          <w:color w:val="333333"/>
          <w:sz w:val="20"/>
          <w:szCs w:val="20"/>
        </w:rPr>
        <w:br w:type="textWrapping"/>
      </w:r>
      <w:r>
        <w:rPr>
          <w:rStyle w:val="11"/>
          <w:rFonts w:ascii="Arial" w:hAnsi="Arial" w:cs="Arial"/>
          <w:b/>
          <w:bCs/>
          <w:i/>
          <w:iCs/>
          <w:color w:val="666666"/>
          <w:sz w:val="20"/>
          <w:szCs w:val="20"/>
          <w:shd w:val="clear" w:color="auto" w:fill="FFFFFF"/>
        </w:rPr>
        <w:t>In your opinion, what are the strengths of this chapter? Please describe how these specific strengths contribute to the value and quality aspects of this chapter and how said strengths can be utilized to make the weak areas of the chapter more effective.</w:t>
      </w:r>
      <w:r>
        <w:rPr>
          <w:rFonts w:ascii="Arial" w:hAnsi="Arial" w:cs="Arial"/>
          <w:color w:val="333333"/>
          <w:sz w:val="20"/>
          <w:szCs w:val="20"/>
          <w:shd w:val="clear" w:color="auto" w:fill="FFFFFF"/>
        </w:rPr>
        <w:t> </w:t>
      </w:r>
    </w:p>
    <w:p>
      <w:pPr>
        <w:rPr>
          <w:rFonts w:ascii="Arial" w:hAnsi="Arial" w:cs="Arial"/>
          <w:color w:val="333333"/>
          <w:sz w:val="20"/>
          <w:szCs w:val="20"/>
          <w:shd w:val="clear" w:color="auto" w:fill="FFFFFF"/>
        </w:rPr>
      </w:pPr>
      <w:r>
        <w:rPr>
          <w:rFonts w:ascii="Arial" w:hAnsi="Arial" w:cs="Arial"/>
          <w:color w:val="333333"/>
          <w:sz w:val="20"/>
          <w:szCs w:val="20"/>
          <w:shd w:val="clear" w:color="auto" w:fill="FFFFFF"/>
        </w:rPr>
        <w:t>When the chapter is built up then the strength of the chapter can be measured</w:t>
      </w:r>
      <w:r>
        <w:rPr>
          <w:rFonts w:ascii="Arial" w:hAnsi="Arial" w:cs="Arial"/>
          <w:color w:val="333333"/>
          <w:sz w:val="20"/>
          <w:szCs w:val="20"/>
        </w:rPr>
        <w:br w:type="textWrapping"/>
      </w:r>
      <w:r>
        <w:rPr>
          <w:rStyle w:val="11"/>
          <w:rFonts w:ascii="Arial" w:hAnsi="Arial" w:cs="Arial"/>
          <w:b/>
          <w:bCs/>
          <w:i/>
          <w:iCs/>
          <w:color w:val="666666"/>
          <w:sz w:val="20"/>
          <w:szCs w:val="20"/>
          <w:shd w:val="clear" w:color="auto" w:fill="FFFFFF"/>
        </w:rPr>
        <w:t>Please describe whether or not this chapter is properly directed to the proposed target audience of the book to which it was submitted.</w:t>
      </w:r>
      <w:r>
        <w:rPr>
          <w:rFonts w:ascii="Arial" w:hAnsi="Arial" w:cs="Arial"/>
          <w:color w:val="333333"/>
          <w:sz w:val="20"/>
          <w:szCs w:val="20"/>
          <w:shd w:val="clear" w:color="auto" w:fill="FFFFFF"/>
        </w:rPr>
        <w:t> </w:t>
      </w:r>
    </w:p>
    <w:p>
      <w:pPr>
        <w:rPr>
          <w:rFonts w:ascii="Arial" w:hAnsi="Arial" w:cs="Arial"/>
          <w:color w:val="333333"/>
          <w:sz w:val="20"/>
          <w:szCs w:val="20"/>
          <w:shd w:val="clear" w:color="auto" w:fill="FFFFFF"/>
        </w:rPr>
      </w:pPr>
      <w:r>
        <w:rPr>
          <w:rFonts w:ascii="Arial" w:hAnsi="Arial" w:cs="Arial"/>
          <w:color w:val="333333"/>
          <w:sz w:val="20"/>
          <w:szCs w:val="20"/>
          <w:shd w:val="clear" w:color="auto" w:fill="FFFFFF"/>
        </w:rPr>
        <w:t>not at his stage</w:t>
      </w:r>
      <w:r>
        <w:rPr>
          <w:rFonts w:ascii="Arial" w:hAnsi="Arial" w:cs="Arial"/>
          <w:color w:val="333333"/>
          <w:sz w:val="20"/>
          <w:szCs w:val="20"/>
        </w:rPr>
        <w:br w:type="textWrapping"/>
      </w:r>
      <w:r>
        <w:rPr>
          <w:rStyle w:val="11"/>
          <w:rFonts w:ascii="Arial" w:hAnsi="Arial" w:cs="Arial"/>
          <w:b/>
          <w:bCs/>
          <w:i/>
          <w:iCs/>
          <w:color w:val="666666"/>
          <w:sz w:val="20"/>
          <w:szCs w:val="20"/>
          <w:shd w:val="clear" w:color="auto" w:fill="FFFFFF"/>
        </w:rPr>
        <w:t>Please describe your thoughts on the effectiveness of the organization of the chapter. How can the “flow” of this chapter be improved? Please be specific.</w:t>
      </w:r>
      <w:r>
        <w:rPr>
          <w:rFonts w:ascii="Arial" w:hAnsi="Arial" w:cs="Arial"/>
          <w:color w:val="333333"/>
          <w:sz w:val="20"/>
          <w:szCs w:val="20"/>
          <w:shd w:val="clear" w:color="auto" w:fill="FFFFFF"/>
        </w:rPr>
        <w:t> </w:t>
      </w:r>
    </w:p>
    <w:p>
      <w:pPr>
        <w:rPr>
          <w:rFonts w:ascii="Arial" w:hAnsi="Arial" w:cs="Arial"/>
          <w:color w:val="333333"/>
          <w:sz w:val="20"/>
          <w:szCs w:val="20"/>
          <w:shd w:val="clear" w:color="auto" w:fill="FFFFFF"/>
        </w:rPr>
      </w:pPr>
      <w:r>
        <w:rPr>
          <w:rFonts w:ascii="Arial" w:hAnsi="Arial" w:cs="Arial"/>
          <w:color w:val="333333"/>
          <w:sz w:val="20"/>
          <w:szCs w:val="20"/>
          <w:shd w:val="clear" w:color="auto" w:fill="FFFFFF"/>
        </w:rPr>
        <w:t>there is room for improvement</w:t>
      </w:r>
      <w:r>
        <w:rPr>
          <w:rFonts w:ascii="Arial" w:hAnsi="Arial" w:cs="Arial"/>
          <w:color w:val="333333"/>
          <w:sz w:val="20"/>
          <w:szCs w:val="20"/>
        </w:rPr>
        <w:br w:type="textWrapping"/>
      </w:r>
      <w:r>
        <w:rPr>
          <w:rStyle w:val="11"/>
          <w:rFonts w:ascii="Arial" w:hAnsi="Arial" w:cs="Arial"/>
          <w:b/>
          <w:bCs/>
          <w:i/>
          <w:iCs/>
          <w:color w:val="666666"/>
          <w:sz w:val="20"/>
          <w:szCs w:val="20"/>
          <w:shd w:val="clear" w:color="auto" w:fill="FFFFFF"/>
        </w:rPr>
        <w:t>Please provide your opinion as to whether or not the references used in this chapter are sufficient, appropriate, and up-to-date. If not, please suggest the relevant references you feel are necessary for the author(s) to include.</w:t>
      </w:r>
      <w:r>
        <w:rPr>
          <w:rFonts w:ascii="Arial" w:hAnsi="Arial" w:cs="Arial"/>
          <w:color w:val="333333"/>
          <w:sz w:val="20"/>
          <w:szCs w:val="20"/>
          <w:shd w:val="clear" w:color="auto" w:fill="FFFFFF"/>
        </w:rPr>
        <w:t> </w:t>
      </w:r>
    </w:p>
    <w:p>
      <w:pPr>
        <w:rPr>
          <w:rFonts w:ascii="Arial" w:hAnsi="Arial" w:cs="Arial"/>
          <w:color w:val="333333"/>
          <w:sz w:val="20"/>
          <w:szCs w:val="20"/>
          <w:shd w:val="clear" w:color="auto" w:fill="FFFFFF"/>
        </w:rPr>
      </w:pPr>
      <w:r>
        <w:rPr>
          <w:rFonts w:ascii="Arial" w:hAnsi="Arial" w:cs="Arial"/>
          <w:color w:val="333333"/>
          <w:sz w:val="20"/>
          <w:szCs w:val="20"/>
          <w:shd w:val="clear" w:color="auto" w:fill="FFFFFF"/>
        </w:rPr>
        <w:t>Insufficient references</w:t>
      </w:r>
    </w:p>
    <w:p>
      <w:pPr>
        <w:rPr>
          <w:rFonts w:hint="default" w:ascii="Times New Roman" w:hAnsi="Times New Roman" w:cs="Times New Roman"/>
          <w:b/>
          <w:bCs/>
          <w:color w:val="00B0F0"/>
          <w:sz w:val="28"/>
          <w:szCs w:val="28"/>
          <w:lang w:val="en-US"/>
        </w:rPr>
      </w:pPr>
      <w:r>
        <w:rPr>
          <w:rFonts w:hint="default" w:ascii="Times New Roman" w:hAnsi="Times New Roman" w:cs="Times New Roman"/>
          <w:b/>
          <w:bCs/>
          <w:color w:val="00B0F0"/>
          <w:sz w:val="28"/>
          <w:szCs w:val="28"/>
          <w:lang w:val="en-US"/>
        </w:rPr>
        <w:t xml:space="preserve">All the recommended corrections have been effected across the book chapter. </w:t>
      </w:r>
    </w:p>
    <w:p>
      <w:pPr>
        <w:spacing w:before="240"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sectPr>
      <w:pgSz w:w="12240" w:h="15840"/>
      <w:pgMar w:top="1440" w:right="1440" w:bottom="1440" w:left="1440" w:header="708" w:footer="708"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libri">
    <w:panose1 w:val="020F0502020204030204"/>
    <w:charset w:val="86"/>
    <w:family w:val="swiss"/>
    <w:pitch w:val="default"/>
    <w:sig w:usb0="E4002EFF" w:usb1="C200247B" w:usb2="00000009" w:usb3="00000000" w:csb0="200001FF" w:csb1="00000000"/>
  </w:font>
  <w:font w:name="Calibri">
    <w:panose1 w:val="020F0502020204030204"/>
    <w:charset w:val="00"/>
    <w:family w:val="auto"/>
    <w:pitch w:val="default"/>
    <w:sig w:usb0="E4002EFF" w:usb1="C200247B" w:usb2="00000009" w:usb3="00000000" w:csb0="200001FF" w:csb1="00000000"/>
  </w:font>
  <w:font w:name="Calibri Light">
    <w:panose1 w:val="020F0302020204030204"/>
    <w:charset w:val="00"/>
    <w:family w:val="swiss"/>
    <w:pitch w:val="default"/>
    <w:sig w:usb0="E4002EFF" w:usb1="C200247B" w:usb2="00000009" w:usb3="00000000" w:csb0="200001FF" w:csb1="00000000"/>
  </w:font>
  <w:font w:name="等线 Light">
    <w:altName w:val="Segoe Print"/>
    <w:panose1 w:val="00000000000000000000"/>
    <w:charset w:val="00"/>
    <w:family w:val="auto"/>
    <w:pitch w:val="default"/>
    <w:sig w:usb0="00000000" w:usb1="00000000" w:usb2="00000000" w:usb3="00000000" w:csb0="00000000" w:csb1="00000000"/>
  </w:font>
  <w:font w:name="Symbol">
    <w:panose1 w:val="05050102010706020507"/>
    <w:charset w:val="02"/>
    <w:family w:val="roman"/>
    <w:pitch w:val="default"/>
    <w:sig w:usb0="00000000" w:usb1="0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9691797"/>
    <w:multiLevelType w:val="multilevel"/>
    <w:tmpl w:val="19691797"/>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38C2231B"/>
    <w:multiLevelType w:val="multilevel"/>
    <w:tmpl w:val="38C2231B"/>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F07D8D"/>
    <w:rsid w:val="000046C2"/>
    <w:rsid w:val="00006353"/>
    <w:rsid w:val="0003645D"/>
    <w:rsid w:val="000D2A3A"/>
    <w:rsid w:val="0011694D"/>
    <w:rsid w:val="00126A92"/>
    <w:rsid w:val="0014663A"/>
    <w:rsid w:val="0018142E"/>
    <w:rsid w:val="001A4B9D"/>
    <w:rsid w:val="001A6124"/>
    <w:rsid w:val="002107A5"/>
    <w:rsid w:val="00214DC3"/>
    <w:rsid w:val="00237AEC"/>
    <w:rsid w:val="0024588C"/>
    <w:rsid w:val="00246ABC"/>
    <w:rsid w:val="00261CBB"/>
    <w:rsid w:val="002745AE"/>
    <w:rsid w:val="002B151B"/>
    <w:rsid w:val="0032038C"/>
    <w:rsid w:val="00321B05"/>
    <w:rsid w:val="00345271"/>
    <w:rsid w:val="003775B3"/>
    <w:rsid w:val="003B00F2"/>
    <w:rsid w:val="003B7DF3"/>
    <w:rsid w:val="004101CA"/>
    <w:rsid w:val="00412410"/>
    <w:rsid w:val="00460064"/>
    <w:rsid w:val="00460BE5"/>
    <w:rsid w:val="004773D9"/>
    <w:rsid w:val="0048258D"/>
    <w:rsid w:val="004E7AAA"/>
    <w:rsid w:val="00514236"/>
    <w:rsid w:val="005240B3"/>
    <w:rsid w:val="0053446A"/>
    <w:rsid w:val="005A4AF6"/>
    <w:rsid w:val="005B423C"/>
    <w:rsid w:val="005D347B"/>
    <w:rsid w:val="00611103"/>
    <w:rsid w:val="00640CFC"/>
    <w:rsid w:val="00691054"/>
    <w:rsid w:val="006C77E8"/>
    <w:rsid w:val="006E0119"/>
    <w:rsid w:val="006E0AB5"/>
    <w:rsid w:val="007A5B35"/>
    <w:rsid w:val="007A71C2"/>
    <w:rsid w:val="007B4058"/>
    <w:rsid w:val="007B5F95"/>
    <w:rsid w:val="0080202E"/>
    <w:rsid w:val="0082657E"/>
    <w:rsid w:val="00827AA2"/>
    <w:rsid w:val="008570F8"/>
    <w:rsid w:val="008A2CF5"/>
    <w:rsid w:val="008B0AD5"/>
    <w:rsid w:val="008B2212"/>
    <w:rsid w:val="00907076"/>
    <w:rsid w:val="00912311"/>
    <w:rsid w:val="00935B5D"/>
    <w:rsid w:val="0097360C"/>
    <w:rsid w:val="00A00F8E"/>
    <w:rsid w:val="00A041BF"/>
    <w:rsid w:val="00A06A1F"/>
    <w:rsid w:val="00A21C33"/>
    <w:rsid w:val="00A41052"/>
    <w:rsid w:val="00A50C80"/>
    <w:rsid w:val="00A619AF"/>
    <w:rsid w:val="00A913C0"/>
    <w:rsid w:val="00AC0548"/>
    <w:rsid w:val="00B44CF1"/>
    <w:rsid w:val="00B504A2"/>
    <w:rsid w:val="00BA0AD5"/>
    <w:rsid w:val="00BF4613"/>
    <w:rsid w:val="00C40388"/>
    <w:rsid w:val="00C4365D"/>
    <w:rsid w:val="00C507B5"/>
    <w:rsid w:val="00C7049B"/>
    <w:rsid w:val="00CB32B4"/>
    <w:rsid w:val="00D43151"/>
    <w:rsid w:val="00D515BF"/>
    <w:rsid w:val="00D66B57"/>
    <w:rsid w:val="00D7444C"/>
    <w:rsid w:val="00D86860"/>
    <w:rsid w:val="00DC7439"/>
    <w:rsid w:val="00E300FB"/>
    <w:rsid w:val="00E373CF"/>
    <w:rsid w:val="00E65E5D"/>
    <w:rsid w:val="00E744D0"/>
    <w:rsid w:val="00EA25EF"/>
    <w:rsid w:val="00ED0EB3"/>
    <w:rsid w:val="00ED37EF"/>
    <w:rsid w:val="00F07D8D"/>
    <w:rsid w:val="00F21512"/>
    <w:rsid w:val="00F34C21"/>
    <w:rsid w:val="00F74C6D"/>
    <w:rsid w:val="00FD6ABE"/>
    <w:rsid w:val="12367F27"/>
    <w:rsid w:val="2A93222D"/>
    <w:rsid w:val="2DE7279E"/>
    <w:rsid w:val="3A083C9D"/>
    <w:rsid w:val="64901F45"/>
    <w:rsid w:val="745D5C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kern w:val="2"/>
      <w:sz w:val="22"/>
      <w:szCs w:val="22"/>
      <w:lang w:val="en-US" w:eastAsia="en-US" w:bidi="ar-SA"/>
      <w14:ligatures w14:val="standardContextual"/>
    </w:rPr>
  </w:style>
  <w:style w:type="paragraph" w:styleId="2">
    <w:name w:val="heading 1"/>
    <w:basedOn w:val="1"/>
    <w:next w:val="1"/>
    <w:link w:val="9"/>
    <w:qFormat/>
    <w:uiPriority w:val="9"/>
    <w:pPr>
      <w:keepNext/>
      <w:keepLines/>
      <w:spacing w:before="240" w:after="0"/>
      <w:outlineLvl w:val="0"/>
    </w:pPr>
    <w:rPr>
      <w:rFonts w:asciiTheme="majorHAnsi" w:hAnsiTheme="majorHAnsi" w:eastAsiaTheme="majorEastAsia" w:cstheme="majorBidi"/>
      <w:color w:val="2F5597" w:themeColor="accent1" w:themeShade="BF"/>
      <w:sz w:val="32"/>
      <w:szCs w:val="32"/>
    </w:rPr>
  </w:style>
  <w:style w:type="paragraph" w:styleId="3">
    <w:name w:val="heading 2"/>
    <w:basedOn w:val="1"/>
    <w:next w:val="1"/>
    <w:link w:val="10"/>
    <w:unhideWhenUsed/>
    <w:qFormat/>
    <w:uiPriority w:val="9"/>
    <w:pPr>
      <w:keepNext/>
      <w:keepLines/>
      <w:spacing w:before="40" w:after="0"/>
      <w:outlineLvl w:val="1"/>
    </w:pPr>
    <w:rPr>
      <w:rFonts w:asciiTheme="majorHAnsi" w:hAnsiTheme="majorHAnsi" w:eastAsiaTheme="majorEastAsia" w:cstheme="majorBidi"/>
      <w:color w:val="2F5597" w:themeColor="accent1" w:themeShade="BF"/>
      <w:sz w:val="26"/>
      <w:szCs w:val="26"/>
    </w:rPr>
  </w:style>
  <w:style w:type="character" w:default="1" w:styleId="4">
    <w:name w:val="Default Paragraph Font"/>
    <w:semiHidden/>
    <w:unhideWhenUsed/>
    <w:qFormat/>
    <w:uiPriority w:val="1"/>
  </w:style>
  <w:style w:type="table" w:default="1" w:styleId="5">
    <w:name w:val="Normal Table"/>
    <w:semiHidden/>
    <w:unhideWhenUsed/>
    <w:uiPriority w:val="99"/>
    <w:tblPr>
      <w:tblCellMar>
        <w:top w:w="0" w:type="dxa"/>
        <w:left w:w="108" w:type="dxa"/>
        <w:bottom w:w="0" w:type="dxa"/>
        <w:right w:w="108" w:type="dxa"/>
      </w:tblCellMar>
    </w:tblPr>
  </w:style>
  <w:style w:type="character" w:styleId="6">
    <w:name w:val="Hyperlink"/>
    <w:basedOn w:val="4"/>
    <w:unhideWhenUsed/>
    <w:qFormat/>
    <w:uiPriority w:val="99"/>
    <w:rPr>
      <w:color w:val="0563C1" w:themeColor="hyperlink"/>
      <w:u w:val="single"/>
      <w14:textFill>
        <w14:solidFill>
          <w14:schemeClr w14:val="hlink"/>
        </w14:solidFill>
      </w14:textFill>
    </w:rPr>
  </w:style>
  <w:style w:type="paragraph" w:styleId="7">
    <w:name w:val="List Paragraph"/>
    <w:basedOn w:val="1"/>
    <w:qFormat/>
    <w:uiPriority w:val="34"/>
    <w:pPr>
      <w:ind w:left="720"/>
      <w:contextualSpacing/>
    </w:pPr>
  </w:style>
  <w:style w:type="character" w:customStyle="1" w:styleId="8">
    <w:name w:val="Unresolved Mention"/>
    <w:basedOn w:val="4"/>
    <w:semiHidden/>
    <w:unhideWhenUsed/>
    <w:qFormat/>
    <w:uiPriority w:val="99"/>
    <w:rPr>
      <w:color w:val="605E5C"/>
      <w:shd w:val="clear" w:color="auto" w:fill="E1DFDD"/>
    </w:rPr>
  </w:style>
  <w:style w:type="character" w:customStyle="1" w:styleId="9">
    <w:name w:val="Heading 1 Char"/>
    <w:basedOn w:val="4"/>
    <w:link w:val="2"/>
    <w:uiPriority w:val="9"/>
    <w:rPr>
      <w:rFonts w:asciiTheme="majorHAnsi" w:hAnsiTheme="majorHAnsi" w:eastAsiaTheme="majorEastAsia" w:cstheme="majorBidi"/>
      <w:color w:val="2F5597" w:themeColor="accent1" w:themeShade="BF"/>
      <w:sz w:val="32"/>
      <w:szCs w:val="32"/>
    </w:rPr>
  </w:style>
  <w:style w:type="character" w:customStyle="1" w:styleId="10">
    <w:name w:val="Heading 2 Char"/>
    <w:basedOn w:val="4"/>
    <w:link w:val="3"/>
    <w:qFormat/>
    <w:uiPriority w:val="9"/>
    <w:rPr>
      <w:rFonts w:asciiTheme="majorHAnsi" w:hAnsiTheme="majorHAnsi" w:eastAsiaTheme="majorEastAsia" w:cstheme="majorBidi"/>
      <w:color w:val="2F5597" w:themeColor="accent1" w:themeShade="BF"/>
      <w:sz w:val="26"/>
      <w:szCs w:val="26"/>
    </w:rPr>
  </w:style>
  <w:style w:type="character" w:customStyle="1" w:styleId="11">
    <w:name w:val="review-question"/>
    <w:basedOn w:val="4"/>
    <w:qFormat/>
    <w:uiPriority w:val="0"/>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numbering" Target="numbering.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36</Pages>
  <Words>10804</Words>
  <Characters>61586</Characters>
  <Lines>513</Lines>
  <Paragraphs>144</Paragraphs>
  <TotalTime>1</TotalTime>
  <ScaleCrop>false</ScaleCrop>
  <LinksUpToDate>false</LinksUpToDate>
  <CharactersWithSpaces>72246</CharactersWithSpaces>
  <Application>WPS Office_12.2.0.1321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8-26T11:28:00Z</dcterms:created>
  <dc:creator>Taiwo Hassan Ajadi</dc:creator>
  <cp:lastModifiedBy>Taiwo hassan Ajadi</cp:lastModifiedBy>
  <cp:lastPrinted>2023-06-04T06:13:00Z</cp:lastPrinted>
  <dcterms:modified xsi:type="dcterms:W3CDTF">2023-09-25T17:59:25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15</vt:lpwstr>
  </property>
  <property fmtid="{D5CDD505-2E9C-101B-9397-08002B2CF9AE}" pid="3" name="ICV">
    <vt:lpwstr>3BAE113720774CEDB92F059AEB397504_12</vt:lpwstr>
  </property>
</Properties>
</file>